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0C6665F8"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sidR="006763E3">
        <w:rPr>
          <w:rFonts w:ascii="Calibri" w:eastAsia="Calibri" w:hAnsi="Calibri" w:cs="Calibri"/>
          <w:b/>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First, the literature tends to focus on cases in </w:t>
      </w:r>
      <w:r w:rsidR="008B7966">
        <w:rPr>
          <w:rFonts w:ascii="Calibri" w:eastAsia="Calibri" w:hAnsi="Calibri" w:cs="Calibri"/>
          <w:b/>
        </w:rPr>
        <w:t>large cities and those situated in the global North</w:t>
      </w:r>
      <w:r>
        <w:rPr>
          <w:rFonts w:ascii="Calibri" w:eastAsia="Calibri" w:hAnsi="Calibri" w:cs="Calibri"/>
          <w:b/>
        </w:rPr>
        <w:t>. By contrast, the majority of the global</w:t>
      </w:r>
      <w:r w:rsidR="008B7966">
        <w:rPr>
          <w:rFonts w:ascii="Calibri" w:eastAsia="Calibri" w:hAnsi="Calibri" w:cs="Calibri"/>
          <w:b/>
        </w:rPr>
        <w:t xml:space="preserve"> urban</w:t>
      </w:r>
      <w:r>
        <w:rPr>
          <w:rFonts w:ascii="Calibri" w:eastAsia="Calibri" w:hAnsi="Calibri" w:cs="Calibri"/>
          <w:b/>
        </w:rPr>
        <w:t xml:space="preserve"> population resides in much smaller agglomerations, and most of the upcoming urban growth will occur in the Global South where infrastructures are only partially developed. Second, the researched solution space focuses on demand-side measures</w:t>
      </w:r>
      <w:r w:rsidR="008B7966">
        <w:rPr>
          <w:rFonts w:ascii="Calibri" w:eastAsia="Calibri" w:hAnsi="Calibri" w:cs="Calibri"/>
          <w:b/>
        </w:rPr>
        <w:t>, but is marked by strong regional biases. I</w:t>
      </w:r>
      <w:r>
        <w:rPr>
          <w:rFonts w:ascii="Calibri" w:eastAsia="Calibri" w:hAnsi="Calibri" w:cs="Calibri"/>
          <w:b/>
        </w:rPr>
        <w:t>ssues of urban form</w:t>
      </w:r>
      <w:r w:rsidR="00064E70">
        <w:rPr>
          <w:rFonts w:ascii="Calibri" w:eastAsia="Calibri" w:hAnsi="Calibri" w:cs="Calibri"/>
          <w:b/>
        </w:rPr>
        <w:t xml:space="preserve">, </w:t>
      </w:r>
      <w:r>
        <w:rPr>
          <w:rFonts w:ascii="Calibri" w:eastAsia="Calibri" w:hAnsi="Calibri" w:cs="Calibri"/>
          <w:b/>
        </w:rPr>
        <w:t xml:space="preserve">infrastructure development </w:t>
      </w:r>
      <w:r w:rsidR="00064E70">
        <w:rPr>
          <w:rFonts w:ascii="Calibri" w:eastAsia="Calibri" w:hAnsi="Calibri" w:cs="Calibri"/>
          <w:b/>
        </w:rPr>
        <w:t xml:space="preserve">and climate governance </w:t>
      </w:r>
      <w:r w:rsidR="008B7966">
        <w:rPr>
          <w:rFonts w:ascii="Calibri" w:eastAsia="Calibri" w:hAnsi="Calibri" w:cs="Calibri"/>
          <w:b/>
        </w:rPr>
        <w:t xml:space="preserve">are overlooked </w:t>
      </w:r>
      <w:r>
        <w:rPr>
          <w:rFonts w:ascii="Calibri" w:eastAsia="Calibri" w:hAnsi="Calibri" w:cs="Calibri"/>
          <w:b/>
        </w:rPr>
        <w:t xml:space="preserve">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 xml:space="preserve">comparative analysis of cases is sparse and systematic reviews of the literature are virtually non-existent. Given the large scope for learning between cities, but the challenges of generalising from </w:t>
      </w:r>
      <w:r w:rsidR="00064E70">
        <w:rPr>
          <w:rFonts w:ascii="Calibri" w:eastAsia="Calibri" w:hAnsi="Calibri" w:cs="Calibri"/>
          <w:b/>
        </w:rPr>
        <w:t>a fragmented</w:t>
      </w:r>
      <w:r>
        <w:rPr>
          <w:rFonts w:ascii="Calibri" w:eastAsia="Calibri" w:hAnsi="Calibri" w:cs="Calibri"/>
          <w:b/>
        </w:rPr>
        <w:t xml:space="preserve"> </w:t>
      </w:r>
      <w:r w:rsidR="00064E70">
        <w:rPr>
          <w:rFonts w:ascii="Calibri" w:eastAsia="Calibri" w:hAnsi="Calibri" w:cs="Calibri"/>
          <w:b/>
        </w:rPr>
        <w:t xml:space="preserve">and incomplete case </w:t>
      </w:r>
      <w:r>
        <w:rPr>
          <w:rFonts w:ascii="Calibri" w:eastAsia="Calibri" w:hAnsi="Calibri" w:cs="Calibri"/>
          <w:b/>
        </w:rPr>
        <w:t>stud</w:t>
      </w:r>
      <w:r w:rsidR="00064E70">
        <w:rPr>
          <w:rFonts w:ascii="Calibri" w:eastAsia="Calibri" w:hAnsi="Calibri" w:cs="Calibri"/>
          <w:b/>
        </w:rPr>
        <w:t>y literature</w:t>
      </w:r>
      <w:r>
        <w:rPr>
          <w:rFonts w:ascii="Calibri" w:eastAsia="Calibri" w:hAnsi="Calibri" w:cs="Calibri"/>
          <w:b/>
        </w:rPr>
        <w:t xml:space="preserve">, </w:t>
      </w:r>
      <w:r w:rsidR="00665441">
        <w:rPr>
          <w:rFonts w:ascii="Calibri" w:eastAsia="Calibri" w:hAnsi="Calibri" w:cs="Calibri"/>
          <w:b/>
        </w:rPr>
        <w:t>the next generation of urban mitigation research should focus on synthetic approaches</w:t>
      </w:r>
      <w:r w:rsidR="005843B7">
        <w:rPr>
          <w:rFonts w:ascii="Calibri" w:eastAsia="Calibri" w:hAnsi="Calibri" w:cs="Calibri"/>
          <w:b/>
        </w:rPr>
        <w:t>. W</w:t>
      </w:r>
      <w:r>
        <w:rPr>
          <w:rFonts w:ascii="Calibri" w:eastAsia="Calibri" w:hAnsi="Calibri" w:cs="Calibri"/>
          <w:b/>
        </w:rPr>
        <w:t>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4F628308"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02FC01D0"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6763E3">
        <w:rPr>
          <w:rFonts w:ascii="Calibri" w:eastAsia="Calibri" w:hAnsi="Calibri" w:cs="Calibri"/>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0881E1B"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w:t>
      </w:r>
      <w:r w:rsidR="00752C1B">
        <w:rPr>
          <w:rFonts w:ascii="Calibri" w:eastAsia="Calibri" w:hAnsi="Calibri" w:cs="Calibri"/>
        </w:rPr>
        <w:lastRenderedPageBreak/>
        <w:t>(or cities) mentioned.</w:t>
      </w:r>
      <w:r w:rsidR="0034754E">
        <w:rPr>
          <w:rFonts w:ascii="Calibri" w:eastAsia="Calibri" w:hAnsi="Calibri" w:cs="Calibri"/>
        </w:rPr>
        <w:t xml:space="preserve"> Our dataset for the proceeding analysis consists of </w:t>
      </w:r>
      <w:r w:rsidR="0034754E" w:rsidRPr="0034754E">
        <w:rPr>
          <w:rFonts w:ascii="Calibri" w:eastAsia="Calibri" w:hAnsi="Calibri" w:cs="Calibri"/>
        </w:rPr>
        <w:t>3,440</w:t>
      </w:r>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ealth and infrastructure development.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3CEF13A7" w:rsidR="0075626F" w:rsidRDefault="0075626F" w:rsidP="0075626F">
      <w:pPr>
        <w:pStyle w:val="Caption"/>
        <w:spacing w:line="480" w:lineRule="auto"/>
        <w:rPr>
          <w:rFonts w:ascii="Calibri" w:eastAsia="Calibri" w:hAnsi="Calibri" w:cs="Calibri"/>
        </w:rPr>
      </w:pPr>
      <w:bookmarkStart w:id="0" w:name="_Ref512426545"/>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1</w:t>
      </w:r>
      <w:r>
        <w:rPr>
          <w:b/>
        </w:rPr>
        <w:fldChar w:fldCharType="end"/>
      </w:r>
      <w:bookmarkEnd w:id="0"/>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115948B9" w14:textId="77777777" w:rsidR="0075626F" w:rsidRDefault="0075626F" w:rsidP="002C6A9B">
      <w:pPr>
        <w:spacing w:line="480" w:lineRule="auto"/>
        <w:rPr>
          <w:rFonts w:ascii="Calibri" w:eastAsia="Calibri" w:hAnsi="Calibri" w:cs="Calibri"/>
        </w:rPr>
      </w:pPr>
    </w:p>
    <w:p w14:paraId="268AC922" w14:textId="1881F45E" w:rsidR="0075626F" w:rsidRDefault="0075626F" w:rsidP="0075626F">
      <w:pPr>
        <w:spacing w:line="480" w:lineRule="auto"/>
      </w:pPr>
      <w:r>
        <w:rPr>
          <w:rFonts w:ascii="Calibri" w:eastAsia="Calibri" w:hAnsi="Calibri" w:cs="Calibri"/>
        </w:rPr>
        <w:lastRenderedPageBreak/>
        <w:t>Considering the global distribution of population, the current focus on larger cities does not seem to be justified.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r w:rsidR="00FA3AA1">
        <w:t xml:space="preserve"> </w:t>
      </w:r>
      <w:r w:rsidR="00FA3AA1" w:rsidRPr="00FA3AA1">
        <w:fldChar w:fldCharType="begin"/>
      </w:r>
      <w:r w:rsidR="00FA3AA1" w:rsidRPr="00FA3AA1">
        <w:instrText xml:space="preserve"> REF _Ref516043656 \h  \* MERGEFORMAT </w:instrText>
      </w:r>
      <w:r w:rsidR="00FA3AA1" w:rsidRPr="00FA3AA1">
        <w:fldChar w:fldCharType="separate"/>
      </w:r>
      <w:r w:rsidR="00FA3AA1" w:rsidRPr="00FA3AA1">
        <w:t xml:space="preserve">Figure </w:t>
      </w:r>
      <w:r w:rsidR="00FA3AA1" w:rsidRPr="00FA3AA1">
        <w:rPr>
          <w:noProof/>
        </w:rPr>
        <w:t>1</w:t>
      </w:r>
      <w:r w:rsidR="00FA3AA1" w:rsidRPr="00FA3AA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FA3AA1" w:rsidRPr="00FA3AA1">
        <w:t xml:space="preserve">Figure </w:t>
      </w:r>
      <w:r w:rsidR="00FA3AA1" w:rsidRPr="00FA3AA1">
        <w:rPr>
          <w:noProof/>
        </w:rPr>
        <w:t>2</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1" w:name="_Ref512426532"/>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55DB11D7" w14:textId="5562C7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also 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FA3AA1" w:rsidRPr="00FA3AA1">
        <w:t xml:space="preserve">Figure </w:t>
      </w:r>
      <w:r w:rsidR="00FA3AA1" w:rsidRPr="00FA3AA1">
        <w:rPr>
          <w:noProof/>
        </w:rPr>
        <w:t>3</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FA3AA1">
        <w:rPr>
          <w:rFonts w:ascii="Calibri" w:eastAsia="Calibri" w:hAnsi="Calibri" w:cs="Calibri"/>
        </w:rPr>
        <w:t xml:space="preserve"> </w:t>
      </w:r>
      <w:r w:rsidR="00FA3AA1" w:rsidRPr="00FA3AA1">
        <w:rPr>
          <w:rFonts w:ascii="Calibri" w:eastAsia="Calibri" w:hAnsi="Calibri" w:cs="Calibri"/>
        </w:rPr>
        <w:fldChar w:fldCharType="begin"/>
      </w:r>
      <w:r w:rsidR="00FA3AA1" w:rsidRPr="00FA3AA1">
        <w:rPr>
          <w:rFonts w:ascii="Calibri" w:eastAsia="Calibri" w:hAnsi="Calibri" w:cs="Calibri"/>
        </w:rPr>
        <w:instrText xml:space="preserve"> REF _Ref516043656 \h  \* MERGEFORMAT </w:instrText>
      </w:r>
      <w:r w:rsidR="00FA3AA1" w:rsidRPr="00FA3AA1">
        <w:rPr>
          <w:rFonts w:ascii="Calibri" w:eastAsia="Calibri" w:hAnsi="Calibri" w:cs="Calibri"/>
        </w:rPr>
      </w:r>
      <w:r w:rsidR="00FA3AA1" w:rsidRPr="00FA3AA1">
        <w:rPr>
          <w:rFonts w:ascii="Calibri" w:eastAsia="Calibri" w:hAnsi="Calibri" w:cs="Calibri"/>
        </w:rPr>
        <w:fldChar w:fldCharType="separate"/>
      </w:r>
      <w:r w:rsidR="00FA3AA1" w:rsidRPr="00FA3AA1">
        <w:t xml:space="preserve">Figure </w:t>
      </w:r>
      <w:r w:rsidR="00FA3AA1" w:rsidRPr="00FA3AA1">
        <w:rPr>
          <w:noProof/>
        </w:rPr>
        <w:t>1</w:t>
      </w:r>
      <w:r w:rsidR="00FA3AA1" w:rsidRPr="00FA3AA1">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FA3AA1">
        <w:rPr>
          <w:rFonts w:ascii="Calibri" w:eastAsia="Calibri" w:hAnsi="Calibri" w:cs="Calibri"/>
        </w:rPr>
        <w:t xml:space="preserve"> </w:t>
      </w:r>
      <w:r w:rsidR="007115BB" w:rsidRPr="007115BB">
        <w:rPr>
          <w:rFonts w:ascii="Calibri" w:eastAsia="Calibri" w:hAnsi="Calibri" w:cs="Calibri"/>
        </w:rPr>
        <w:fldChar w:fldCharType="begin"/>
      </w:r>
      <w:r w:rsidR="007115BB" w:rsidRPr="007115BB">
        <w:rPr>
          <w:rFonts w:ascii="Calibri" w:eastAsia="Calibri" w:hAnsi="Calibri" w:cs="Calibri"/>
        </w:rPr>
        <w:instrText xml:space="preserve"> REF _Ref516043755 \h  \* MERGEFORMAT </w:instrText>
      </w:r>
      <w:r w:rsidR="007115BB" w:rsidRPr="007115BB">
        <w:rPr>
          <w:rFonts w:ascii="Calibri" w:eastAsia="Calibri" w:hAnsi="Calibri" w:cs="Calibri"/>
        </w:rPr>
      </w:r>
      <w:r w:rsidR="007115BB" w:rsidRPr="007115BB">
        <w:rPr>
          <w:rFonts w:ascii="Calibri" w:eastAsia="Calibri" w:hAnsi="Calibri" w:cs="Calibri"/>
        </w:rPr>
        <w:fldChar w:fldCharType="separate"/>
      </w:r>
      <w:r w:rsidR="007115BB" w:rsidRPr="007115BB">
        <w:t xml:space="preserve">Figure </w:t>
      </w:r>
      <w:r w:rsidR="007115BB" w:rsidRPr="007115BB">
        <w:rPr>
          <w:noProof/>
        </w:rPr>
        <w:t>4</w:t>
      </w:r>
      <w:r w:rsidR="007115BB" w:rsidRPr="007115BB">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055E1086"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AF7D5A">
        <w:rPr>
          <w:rFonts w:ascii="Calibri" w:eastAsia="Calibri" w:hAnsi="Calibri" w:cs="Calibri"/>
        </w:rPr>
        <w:t>wealthier</w:t>
      </w:r>
      <w:r w:rsidR="00481147">
        <w:rPr>
          <w:rFonts w:ascii="Calibri" w:eastAsia="Calibri" w:hAnsi="Calibri" w:cs="Calibri"/>
        </w:rPr>
        <w:t xml:space="preserve"> </w:t>
      </w:r>
      <w:r w:rsidR="000A1E3D">
        <w:rPr>
          <w:rFonts w:ascii="Calibri" w:eastAsia="Calibri" w:hAnsi="Calibri" w:cs="Calibri"/>
        </w:rPr>
        <w:t xml:space="preserve">Northern </w:t>
      </w:r>
      <w:r w:rsidR="00481147">
        <w:rPr>
          <w:rFonts w:ascii="Calibri" w:eastAsia="Calibri" w:hAnsi="Calibri" w:cs="Calibri"/>
        </w:rPr>
        <w:t xml:space="preserve">cities. </w:t>
      </w:r>
      <w:r w:rsidR="000A1E3D">
        <w:rPr>
          <w:rFonts w:ascii="Calibri" w:eastAsia="Calibri" w:hAnsi="Calibri" w:cs="Calibri"/>
        </w:rPr>
        <w:t>The current focus of case study research on these 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 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p>
    <w:p w14:paraId="06D057B2" w14:textId="70AFD250"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3</w:t>
      </w:r>
      <w:r w:rsidR="001754F8">
        <w:rPr>
          <w:rFonts w:ascii="Calibri" w:eastAsia="Calibri" w:hAnsi="Calibri" w:cs="Calibri"/>
        </w:rPr>
        <w:t>% (281/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5428EB" w:rsidRPr="007D3019">
        <w:rPr>
          <w:rFonts w:ascii="Calibri" w:eastAsia="Calibri" w:hAnsi="Calibri" w:cs="Calibri"/>
        </w:rPr>
        <w:t xml:space="preserve"> </w:t>
      </w:r>
      <w:r w:rsidR="005428EB" w:rsidRPr="007D3019">
        <w:rPr>
          <w:rFonts w:ascii="Calibri" w:eastAsia="Calibri" w:hAnsi="Calibri" w:cs="Calibri"/>
        </w:rPr>
        <w:fldChar w:fldCharType="begin"/>
      </w:r>
      <w:r w:rsidR="005428EB" w:rsidRPr="007D3019">
        <w:rPr>
          <w:rFonts w:ascii="Calibri" w:eastAsia="Calibri" w:hAnsi="Calibri" w:cs="Calibri"/>
        </w:rPr>
        <w:instrText xml:space="preserve"> REF _Ref516045240 \h  \* MERGEFORMAT </w:instrText>
      </w:r>
      <w:r w:rsidR="005428EB" w:rsidRPr="007D3019">
        <w:rPr>
          <w:rFonts w:ascii="Calibri" w:eastAsia="Calibri" w:hAnsi="Calibri" w:cs="Calibri"/>
        </w:rPr>
      </w:r>
      <w:r w:rsidR="005428EB" w:rsidRPr="007D3019">
        <w:rPr>
          <w:rFonts w:ascii="Calibri" w:eastAsia="Calibri" w:hAnsi="Calibri" w:cs="Calibri"/>
        </w:rPr>
        <w:fldChar w:fldCharType="separate"/>
      </w:r>
      <w:r w:rsidR="005428EB" w:rsidRPr="007D3019">
        <w:t>Figure 5</w:t>
      </w:r>
      <w:r w:rsidR="005428EB" w:rsidRPr="007D3019">
        <w:rPr>
          <w:rFonts w:ascii="Calibri" w:eastAsia="Calibri" w:hAnsi="Calibri" w:cs="Calibri"/>
        </w:rPr>
        <w:fldChar w:fldCharType="end"/>
      </w:r>
      <w:r w:rsidR="005428EB">
        <w:rPr>
          <w:rFonts w:ascii="Calibri" w:eastAsia="Calibri" w:hAnsi="Calibri" w:cs="Calibri"/>
        </w:rPr>
        <w:t>). We can safely presume that coverage is even worse for small cities, even though data on the number of small agglomerations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 xml:space="preserve">low-lying coastal </w:t>
      </w:r>
      <w:r w:rsidR="0092577B">
        <w:rPr>
          <w:rFonts w:ascii="Calibri" w:eastAsia="Calibri" w:hAnsi="Calibri" w:cs="Calibri"/>
        </w:rPr>
        <w:lastRenderedPageBreak/>
        <w:t>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4CA8AB16" w:rsidR="00BA4927" w:rsidRDefault="00CD6C64" w:rsidP="0034754E">
      <w:pPr>
        <w:spacing w:line="480" w:lineRule="auto"/>
        <w:rPr>
          <w:rFonts w:ascii="Calibri" w:eastAsia="Calibri" w:hAnsi="Calibri" w:cs="Calibri"/>
        </w:rPr>
      </w:pPr>
      <w:r>
        <w:rPr>
          <w:rFonts w:ascii="Calibri" w:eastAsia="Calibri" w:hAnsi="Calibri" w:cs="Calibri"/>
          <w:noProof/>
        </w:rPr>
        <w:drawing>
          <wp:inline distT="0" distB="0" distL="0" distR="0" wp14:anchorId="7DB85370" wp14:editId="5F60AA70">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7D3019">
      <w:pPr>
        <w:pStyle w:val="Caption"/>
        <w:spacing w:line="480" w:lineRule="auto"/>
        <w:rPr>
          <w:b/>
        </w:rPr>
      </w:pPr>
      <w:bookmarkStart w:id="2"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113953">
        <w:rPr>
          <w:b/>
          <w:noProof/>
        </w:rPr>
        <w:t>3</w:t>
      </w:r>
      <w:r w:rsidR="003A275B" w:rsidRPr="00D66384">
        <w:rPr>
          <w:b/>
        </w:rPr>
        <w:fldChar w:fldCharType="end"/>
      </w:r>
      <w:bookmarkEnd w:id="2"/>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05201E45" w:rsidR="002D3326" w:rsidRDefault="00CD6C64" w:rsidP="00CA7BF7">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the case studies. These include </w:t>
      </w:r>
      <w:r w:rsidR="00EE30A7">
        <w:rPr>
          <w:rFonts w:ascii="Calibri" w:eastAsia="Calibri" w:hAnsi="Calibri" w:cs="Calibri"/>
        </w:rPr>
        <w:t xml:space="preserve">including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SI Text </w:t>
      </w:r>
      <w:r w:rsidRPr="005140EE">
        <w:rPr>
          <w:rFonts w:ascii="Calibri" w:eastAsia="Calibri" w:hAnsi="Calibri" w:cs="Calibri"/>
        </w:rPr>
        <w:fldChar w:fldCharType="begin"/>
      </w:r>
      <w:r w:rsidRPr="005140EE">
        <w:rPr>
          <w:rFonts w:ascii="Calibri" w:eastAsia="Calibri" w:hAnsi="Calibri" w:cs="Calibri"/>
        </w:rPr>
        <w:instrText xml:space="preserve"> REF _Ref512600234 \h  \* MERGEFORMAT </w:instrText>
      </w:r>
      <w:r w:rsidRPr="005140EE">
        <w:rPr>
          <w:rFonts w:ascii="Calibri" w:eastAsia="Calibri" w:hAnsi="Calibri" w:cs="Calibri"/>
        </w:rPr>
      </w:r>
      <w:r w:rsidRPr="005140EE">
        <w:rPr>
          <w:rFonts w:ascii="Calibri" w:eastAsia="Calibri" w:hAnsi="Calibri" w:cs="Calibri"/>
        </w:rPr>
        <w:fldChar w:fldCharType="separate"/>
      </w:r>
      <w:r w:rsidRPr="001470AD">
        <w:t xml:space="preserve">Table </w:t>
      </w:r>
      <w:r w:rsidRPr="001470AD">
        <w:rPr>
          <w:noProof/>
        </w:rPr>
        <w:t>1</w:t>
      </w:r>
      <w:r w:rsidRPr="005140EE">
        <w:rPr>
          <w:rFonts w:ascii="Calibri" w:eastAsia="Calibri" w:hAnsi="Calibri" w:cs="Calibri"/>
        </w:rPr>
        <w:fldChar w:fldCharType="end"/>
      </w:r>
      <w:r w:rsidRPr="005140EE">
        <w:rPr>
          <w:rFonts w:ascii="Calibri" w:eastAsia="Calibri" w:hAnsi="Calibri" w:cs="Calibri"/>
        </w:rPr>
        <w:t>)</w:t>
      </w:r>
      <w:r>
        <w:rPr>
          <w:rFonts w:ascii="Calibri" w:eastAsia="Calibri" w:hAnsi="Calibri" w:cs="Calibri"/>
        </w:rPr>
        <w:t xml:space="preserve">. Of the 17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including</w:t>
      </w:r>
      <w:r w:rsidR="00271A62">
        <w:rPr>
          <w:rFonts w:ascii="Calibri" w:eastAsia="Calibri" w:hAnsi="Calibri" w:cs="Calibri"/>
        </w:rPr>
        <w:t xml:space="preserve"> </w:t>
      </w:r>
      <w:r w:rsidR="007D21EC">
        <w:rPr>
          <w:rFonts w:ascii="Calibri" w:eastAsia="Calibri" w:hAnsi="Calibri" w:cs="Calibri"/>
        </w:rPr>
        <w:t>air pollution, water demand, urban ecology and climate adaptation.</w:t>
      </w: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1470AD" w:rsidRPr="00D66384">
        <w:t xml:space="preserve">Figure </w:t>
      </w:r>
      <w:r w:rsidR="001470AD" w:rsidRPr="00153D84">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30F3D385"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733873" w:rsidRPr="00E23B8F">
        <w:t xml:space="preserve">Figure </w:t>
      </w:r>
      <w:r w:rsidR="00733873" w:rsidRPr="00D66384">
        <w:t>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Pr="007179F3">
        <w:rPr>
          <w:rFonts w:ascii="Calibri" w:eastAsia="Calibri" w:hAnsi="Calibri" w:cs="Calibri"/>
        </w:rPr>
        <w:fldChar w:fldCharType="begin"/>
      </w:r>
      <w:r w:rsidRPr="007179F3">
        <w:rPr>
          <w:rFonts w:ascii="Calibri" w:eastAsia="Calibri" w:hAnsi="Calibri" w:cs="Calibri"/>
        </w:rPr>
        <w:instrText xml:space="preserve"> REF _Ref512426391 \h  \* MERGEFORMAT </w:instrText>
      </w:r>
      <w:r w:rsidRPr="007179F3">
        <w:rPr>
          <w:rFonts w:ascii="Calibri" w:eastAsia="Calibri" w:hAnsi="Calibri" w:cs="Calibri"/>
        </w:rPr>
      </w:r>
      <w:r w:rsidRPr="007179F3">
        <w:rPr>
          <w:rFonts w:ascii="Calibri" w:eastAsia="Calibri" w:hAnsi="Calibri" w:cs="Calibri"/>
        </w:rPr>
        <w:fldChar w:fldCharType="separate"/>
      </w:r>
      <w:r w:rsidRPr="001470AD">
        <w:t xml:space="preserve">Table </w:t>
      </w:r>
      <w:r w:rsidRPr="001470AD">
        <w:rPr>
          <w:noProof/>
        </w:rPr>
        <w:t>2</w:t>
      </w:r>
      <w:r w:rsidRPr="007179F3">
        <w:rPr>
          <w:rFonts w:ascii="Calibri" w:eastAsia="Calibri" w:hAnsi="Calibri" w:cs="Calibri"/>
        </w:rPr>
        <w:fldChar w:fldCharType="end"/>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44793D5E" w:rsidR="00E32437" w:rsidRDefault="00B41750" w:rsidP="00053266">
      <w:pPr>
        <w:keepNext/>
        <w:spacing w:line="480" w:lineRule="auto"/>
      </w:pPr>
      <w:r>
        <w:rPr>
          <w:noProof/>
        </w:rPr>
        <w:lastRenderedPageBreak/>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p>
    <w:p w14:paraId="5F194D09" w14:textId="1CB6CA7E" w:rsidR="007179F3" w:rsidRDefault="00E32437" w:rsidP="00A516A5">
      <w:pPr>
        <w:pStyle w:val="Caption"/>
        <w:spacing w:line="480" w:lineRule="auto"/>
      </w:pPr>
      <w:bookmarkStart w:id="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113953">
        <w:rPr>
          <w:b/>
          <w:noProof/>
        </w:rPr>
        <w:t>4</w:t>
      </w:r>
      <w:r w:rsidRPr="00053266">
        <w:rPr>
          <w:b/>
        </w:rPr>
        <w:fldChar w:fldCharType="end"/>
      </w:r>
      <w:bookmarkEnd w:id="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745665">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sidR="006763E3">
        <w:fldChar w:fldCharType="separate"/>
      </w:r>
      <w:r w:rsidR="006763E3" w:rsidRPr="006763E3">
        <w:rPr>
          <w:i w:val="0"/>
          <w:noProof/>
          <w:vertAlign w:val="superscript"/>
        </w:rPr>
        <w:t>1</w:t>
      </w:r>
      <w:r w:rsidR="006763E3">
        <w:fldChar w:fldCharType="end"/>
      </w:r>
      <w:r w:rsidR="006763E3">
        <w:t>.</w:t>
      </w:r>
    </w:p>
    <w:p w14:paraId="3DA180E2" w14:textId="77777777"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xml:space="preserve">. Urban form is indeed one of the most prevalent topics in the set of case studies, after governance and energy use (SI Text </w:t>
      </w:r>
      <w:r w:rsidRPr="00E70088">
        <w:rPr>
          <w:rFonts w:ascii="Calibri" w:eastAsia="Calibri" w:hAnsi="Calibri" w:cs="Calibri"/>
        </w:rPr>
        <w:fldChar w:fldCharType="begin"/>
      </w:r>
      <w:r w:rsidRPr="00E70088">
        <w:rPr>
          <w:rFonts w:ascii="Calibri" w:eastAsia="Calibri" w:hAnsi="Calibri" w:cs="Calibri"/>
        </w:rPr>
        <w:instrText xml:space="preserve"> REF _Ref512600234 \h </w:instrText>
      </w:r>
      <w:r w:rsidRPr="00D66384">
        <w:rPr>
          <w:rFonts w:ascii="Calibri" w:eastAsia="Calibri" w:hAnsi="Calibri" w:cs="Calibri"/>
        </w:rPr>
        <w:instrText xml:space="preserve"> \* MERGEFORMAT </w:instrText>
      </w:r>
      <w:r w:rsidRPr="00E70088">
        <w:rPr>
          <w:rFonts w:ascii="Calibri" w:eastAsia="Calibri" w:hAnsi="Calibri" w:cs="Calibri"/>
        </w:rPr>
      </w:r>
      <w:r w:rsidRPr="00E70088">
        <w:rPr>
          <w:rFonts w:ascii="Calibri" w:eastAsia="Calibri" w:hAnsi="Calibri" w:cs="Calibri"/>
        </w:rPr>
        <w:fldChar w:fldCharType="separate"/>
      </w:r>
      <w:r w:rsidRPr="001470AD">
        <w:t xml:space="preserve">Table </w:t>
      </w:r>
      <w:r w:rsidRPr="001470AD">
        <w:rPr>
          <w:noProof/>
        </w:rPr>
        <w:t>1</w:t>
      </w:r>
      <w:r w:rsidRPr="00E70088">
        <w:rPr>
          <w:rFonts w:ascii="Calibri" w:eastAsia="Calibri" w:hAnsi="Calibri" w:cs="Calibri"/>
        </w:rPr>
        <w:fldChar w:fldCharType="end"/>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w:t>
      </w:r>
      <w:r>
        <w:rPr>
          <w:rFonts w:ascii="Calibri" w:eastAsia="Calibri" w:hAnsi="Calibri" w:cs="Calibri"/>
        </w:rPr>
        <w:lastRenderedPageBreak/>
        <w:t>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 </w:t>
      </w:r>
      <w:r>
        <w:rPr>
          <w:rFonts w:ascii="Calibri" w:eastAsia="Calibri" w:hAnsi="Calibri" w:cs="Calibri"/>
        </w:rPr>
        <w:fldChar w:fldCharType="begin"/>
      </w:r>
      <w:r>
        <w:rPr>
          <w:rFonts w:ascii="Calibri" w:eastAsia="Calibri" w:hAnsi="Calibri" w:cs="Calibri"/>
        </w:rPr>
        <w:instrText xml:space="preserve"> REF _Ref512605435 \h  \* MERGEFORMAT </w:instrText>
      </w:r>
      <w:r>
        <w:rPr>
          <w:rFonts w:ascii="Calibri" w:eastAsia="Calibri" w:hAnsi="Calibri" w:cs="Calibri"/>
        </w:rPr>
      </w:r>
      <w:r>
        <w:rPr>
          <w:rFonts w:ascii="Calibri" w:eastAsia="Calibri" w:hAnsi="Calibri" w:cs="Calibri"/>
        </w:rPr>
        <w:fldChar w:fldCharType="separate"/>
      </w:r>
      <w:r>
        <w:t xml:space="preserve">Table </w:t>
      </w:r>
      <w:r>
        <w:rPr>
          <w:noProof/>
        </w:rPr>
        <w:t>3</w:t>
      </w:r>
      <w:r>
        <w:rPr>
          <w:rFonts w:ascii="Calibri" w:eastAsia="Calibri" w:hAnsi="Calibri" w:cs="Calibri"/>
        </w:rPr>
        <w:fldChar w:fldCharType="end"/>
      </w:r>
      <w:r>
        <w:rPr>
          <w:rFonts w:ascii="Calibri" w:eastAsia="Calibri" w:hAnsi="Calibri" w:cs="Calibri"/>
        </w:rPr>
        <w:t xml:space="preserve">). Notably, 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Pr>
          <w:rFonts w:ascii="Calibri" w:eastAsia="Calibri" w:hAnsi="Calibri" w:cs="Calibri"/>
        </w:rPr>
        <w:fldChar w:fldCharType="begin"/>
      </w:r>
      <w:r>
        <w:rPr>
          <w:rFonts w:ascii="Calibri" w:eastAsia="Calibri" w:hAnsi="Calibri" w:cs="Calibri"/>
        </w:rPr>
        <w:instrText xml:space="preserve"> REF _Ref512605458 \h  \* MERGEFORMAT </w:instrText>
      </w:r>
      <w:r>
        <w:rPr>
          <w:rFonts w:ascii="Calibri" w:eastAsia="Calibri" w:hAnsi="Calibri" w:cs="Calibri"/>
        </w:rPr>
      </w:r>
      <w:r>
        <w:rPr>
          <w:rFonts w:ascii="Calibri" w:eastAsia="Calibri" w:hAnsi="Calibri" w:cs="Calibri"/>
        </w:rPr>
        <w:fldChar w:fldCharType="separate"/>
      </w:r>
      <w:r>
        <w:t xml:space="preserve">Table </w:t>
      </w:r>
      <w:r>
        <w:rPr>
          <w:noProof/>
        </w:rPr>
        <w:t>4</w:t>
      </w:r>
      <w:r>
        <w:rPr>
          <w:rFonts w:ascii="Calibri" w:eastAsia="Calibri" w:hAnsi="Calibri" w:cs="Calibri"/>
        </w:rPr>
        <w:fldChar w:fldCharType="end"/>
      </w:r>
      <w:r>
        <w:rPr>
          <w:rFonts w:ascii="Calibri" w:eastAsia="Calibri" w:hAnsi="Calibri" w:cs="Calibri"/>
        </w:rPr>
        <w:t>).</w:t>
      </w:r>
    </w:p>
    <w:p w14:paraId="6DCC1C15" w14:textId="0787FC5D"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r>
        <w:t xml:space="preserve">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756D9B9F"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w:t>
      </w:r>
      <w:r>
        <w:rPr>
          <w:rFonts w:ascii="Calibri" w:eastAsia="Calibri" w:hAnsi="Calibri" w:cs="Calibri"/>
        </w:rPr>
        <w:lastRenderedPageBreak/>
        <w:t xml:space="preserve">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49721F" w:rsidRPr="00D66384">
        <w:t xml:space="preserve">Figure </w:t>
      </w:r>
      <w:r w:rsidR="0049721F" w:rsidRPr="00D66384">
        <w:rPr>
          <w:noProof/>
        </w:rPr>
        <w:t>6</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418CC2AB"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B20386" w:rsidRPr="00437441">
        <w:rPr>
          <w:rFonts w:ascii="Calibri" w:eastAsia="Calibri" w:hAnsi="Calibri" w:cs="Calibri"/>
        </w:rPr>
        <w:fldChar w:fldCharType="begin"/>
      </w:r>
      <w:r w:rsidR="00B20386" w:rsidRPr="00B20386">
        <w:rPr>
          <w:rFonts w:ascii="Calibri" w:eastAsia="Calibri" w:hAnsi="Calibri" w:cs="Calibri"/>
        </w:rPr>
        <w:instrText xml:space="preserve"> REF _Ref515031775 \h </w:instrText>
      </w:r>
      <w:r w:rsidR="00B20386" w:rsidRPr="00D66384">
        <w:rPr>
          <w:rFonts w:ascii="Calibri" w:eastAsia="Calibri" w:hAnsi="Calibri" w:cs="Calibri"/>
        </w:rPr>
        <w:instrText xml:space="preserve"> \* MERGEFORMAT </w:instrText>
      </w:r>
      <w:r w:rsidR="00B20386" w:rsidRPr="00437441">
        <w:rPr>
          <w:rFonts w:ascii="Calibri" w:eastAsia="Calibri" w:hAnsi="Calibri" w:cs="Calibri"/>
        </w:rPr>
      </w:r>
      <w:r w:rsidR="00B20386" w:rsidRPr="00437441">
        <w:rPr>
          <w:rFonts w:ascii="Calibri" w:eastAsia="Calibri" w:hAnsi="Calibri" w:cs="Calibri"/>
        </w:rPr>
        <w:fldChar w:fldCharType="separate"/>
      </w:r>
      <w:r w:rsidR="00B20386" w:rsidRPr="00D66384">
        <w:t xml:space="preserve">Figure </w:t>
      </w:r>
      <w:r w:rsidR="00B20386" w:rsidRPr="00D66384">
        <w:rPr>
          <w:noProof/>
        </w:rPr>
        <w:t>5</w:t>
      </w:r>
      <w:r w:rsidR="00B20386" w:rsidRPr="00437441">
        <w:rPr>
          <w:rFonts w:ascii="Calibri" w:eastAsia="Calibri" w:hAnsi="Calibri" w:cs="Calibri"/>
        </w:rPr>
        <w:fldChar w:fldCharType="end"/>
      </w:r>
      <w:r w:rsidR="00B20386">
        <w:rPr>
          <w:rFonts w:ascii="Calibri" w:eastAsia="Calibri" w:hAnsi="Calibri" w:cs="Calibri"/>
        </w:rPr>
        <w:t xml:space="preserve"> 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43EFD54F"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w:t>
      </w:r>
      <w:r w:rsidR="00302A3D">
        <w:rPr>
          <w:rFonts w:ascii="Calibri" w:eastAsia="Calibri" w:hAnsi="Calibri" w:cs="Calibri"/>
        </w:rPr>
        <w:lastRenderedPageBreak/>
        <w:t xml:space="preserve">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4"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4"/>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fldChar w:fldCharType="begin" w:fldLock="1"/>
      </w:r>
      <w:r w:rsidR="0074566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fldChar w:fldCharType="separate"/>
      </w:r>
      <w:r w:rsidR="006763E3" w:rsidRPr="006763E3">
        <w:rPr>
          <w:i w:val="0"/>
          <w:noProof/>
          <w:vertAlign w:val="superscript"/>
        </w:rPr>
        <w:t>24,34,35</w:t>
      </w:r>
      <w:r w:rsidR="006C64A3">
        <w:fldChar w:fldCharType="end"/>
      </w:r>
      <w:r w:rsidR="006C64A3">
        <w:t>)</w:t>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59C60543"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38&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E0A73">
      <w:pPr>
        <w:pStyle w:val="Heading2"/>
        <w:rPr>
          <w:ins w:id="5" w:author="William Lamb" w:date="2018-06-20T11:04:00Z"/>
        </w:rPr>
      </w:pPr>
      <w:commentRangeStart w:id="6"/>
      <w:commentRangeStart w:id="7"/>
      <w:r>
        <w:t>Towards learning about urban mitigation solutions</w:t>
      </w:r>
      <w:commentRangeEnd w:id="6"/>
      <w:r w:rsidR="00AF086E">
        <w:rPr>
          <w:rStyle w:val="CommentReference"/>
          <w:rFonts w:asciiTheme="minorHAnsi" w:eastAsiaTheme="minorEastAsia" w:hAnsiTheme="minorHAnsi" w:cstheme="minorBidi"/>
          <w:color w:val="auto"/>
        </w:rPr>
        <w:commentReference w:id="6"/>
      </w:r>
      <w:commentRangeEnd w:id="7"/>
    </w:p>
    <w:p w14:paraId="2C1324C3" w14:textId="7FFA4F59" w:rsidR="001A6F37" w:rsidRDefault="009C7258" w:rsidP="005E0A73">
      <w:pPr>
        <w:pStyle w:val="Heading2"/>
      </w:pPr>
      <w:ins w:id="8" w:author="William Lamb" w:date="2018-06-20T11:04:00Z">
        <w:r>
          <w:t>What works.</w:t>
        </w:r>
      </w:ins>
      <w:r w:rsidR="00D66DCB">
        <w:rPr>
          <w:rStyle w:val="CommentReference"/>
          <w:rFonts w:asciiTheme="minorHAnsi" w:eastAsiaTheme="minorEastAsia" w:hAnsiTheme="minorHAnsi" w:cstheme="minorBidi"/>
          <w:color w:val="auto"/>
        </w:rPr>
        <w:commentReference w:id="7"/>
      </w:r>
      <w:ins w:id="9" w:author="William Lamb" w:date="2018-06-20T11:07:00Z">
        <w:r>
          <w:t xml:space="preserve"> Global studies, regression, don’t consider conditionalities, case studies allow us to zoom in.</w:t>
        </w:r>
      </w:ins>
    </w:p>
    <w:p w14:paraId="61D65264" w14:textId="2F9060EC" w:rsidR="00395801" w:rsidRDefault="00BB2AA6" w:rsidP="001A6A89">
      <w:pPr>
        <w:spacing w:line="480" w:lineRule="auto"/>
      </w:pPr>
      <w:r>
        <w:t>R</w:t>
      </w:r>
      <w:r w:rsidR="00DC26FC">
        <w:t xml:space="preserve">ecent commentaries </w:t>
      </w:r>
      <w:r>
        <w:t xml:space="preserve">have </w:t>
      </w:r>
      <w:r w:rsidR="00455B56">
        <w:t>highlight</w:t>
      </w:r>
      <w:r>
        <w:t>ed</w:t>
      </w:r>
      <w:r w:rsidR="00837987">
        <w:t xml:space="preserve"> </w:t>
      </w:r>
      <w:r w:rsidR="00DC26FC">
        <w:t xml:space="preserve">the </w:t>
      </w:r>
      <w:r w:rsidR="009129AF">
        <w:t xml:space="preserve">challenge of progressing </w:t>
      </w:r>
      <w:r w:rsidR="00837987">
        <w:t>urban sustainability science</w:t>
      </w:r>
      <w:r w:rsidR="009129AF">
        <w:t xml:space="preserve"> towards a solutions-oriented paradigm</w:t>
      </w:r>
      <w:r w:rsidR="00FD03C6">
        <w:t xml:space="preserve"> </w:t>
      </w:r>
      <w:commentRangeStart w:id="10"/>
      <w:r w:rsidR="00FD03C6">
        <w:fldChar w:fldCharType="begin" w:fldLock="1"/>
      </w:r>
      <w:r w:rsidR="00745665">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mendeley" : { "formattedCitation" : "&lt;sup&gt;2,40,41&lt;/sup&gt;", "plainTextFormattedCitation" : "2,40,41", "previouslyFormattedCitation" : "&lt;sup&gt;2,39,40&lt;/sup&gt;" }, "properties" : { "noteIndex" : 0 }, "schema" : "https://github.com/citation-style-language/schema/raw/master/csl-citation.json" }</w:instrText>
      </w:r>
      <w:r w:rsidR="00FD03C6">
        <w:fldChar w:fldCharType="separate"/>
      </w:r>
      <w:r w:rsidR="00745665" w:rsidRPr="00745665">
        <w:rPr>
          <w:noProof/>
          <w:vertAlign w:val="superscript"/>
        </w:rPr>
        <w:t>2,40,41</w:t>
      </w:r>
      <w:r w:rsidR="00FD03C6">
        <w:fldChar w:fldCharType="end"/>
      </w:r>
      <w:commentRangeEnd w:id="10"/>
      <w:r w:rsidR="005642C7">
        <w:rPr>
          <w:rStyle w:val="CommentReference"/>
        </w:rPr>
        <w:commentReference w:id="10"/>
      </w:r>
      <w:r w:rsidR="00837987">
        <w:t>.</w:t>
      </w:r>
      <w:r w:rsidR="00E23B8F">
        <w:t xml:space="preserve"> </w:t>
      </w:r>
      <w:r w:rsidR="00FD03C6">
        <w:t xml:space="preserve">Our analysis points to </w:t>
      </w:r>
      <w:r w:rsidR="00FA726D">
        <w:t>a set of more concrete tasks required for learning: re-balanc</w:t>
      </w:r>
      <w:r w:rsidR="00395801">
        <w:t>ing</w:t>
      </w:r>
      <w:r w:rsidR="00FA726D">
        <w:t xml:space="preserve"> case study coverage by city size and region, </w:t>
      </w:r>
      <w:r w:rsidR="00395801">
        <w:t>focusing</w:t>
      </w:r>
      <w:r w:rsidR="00FA726D">
        <w:t xml:space="preserve"> on neglected topics and comparative research, and </w:t>
      </w:r>
      <w:r w:rsidR="00395801">
        <w:t>consolidating</w:t>
      </w:r>
      <w:r w:rsidR="00FA726D">
        <w:t xml:space="preserve"> well-developed literatures into systematic reviews. </w:t>
      </w:r>
      <w:r w:rsidR="001A6A89">
        <w:t>But above all, a clear route towards learning from individual cases seems to be missing.</w:t>
      </w:r>
    </w:p>
    <w:p w14:paraId="15800653" w14:textId="584814BF" w:rsidR="0065771C" w:rsidRDefault="00224063" w:rsidP="00BC1FEE">
      <w:pPr>
        <w:spacing w:line="480" w:lineRule="auto"/>
      </w:pPr>
      <w:r>
        <w:lastRenderedPageBreak/>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745665">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2&lt;/sup&gt;", "plainTextFormattedCitation" : "14,42", "previouslyFormattedCitation" : "&lt;sup&gt;14,41&lt;/sup&gt;" }, "properties" : { "noteIndex" : 0 }, "schema" : "https://github.com/citation-style-language/schema/raw/master/csl-citation.json" }</w:instrText>
      </w:r>
      <w:r w:rsidR="00DB0C07">
        <w:fldChar w:fldCharType="separate"/>
      </w:r>
      <w:r w:rsidR="00745665" w:rsidRPr="00745665">
        <w:rPr>
          <w:noProof/>
          <w:vertAlign w:val="superscript"/>
        </w:rPr>
        <w:t>14,42</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027D7FC"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F40A33">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sidR="00F40A33">
        <w:fldChar w:fldCharType="separate"/>
      </w:r>
      <w:r w:rsidR="00F40A33" w:rsidRPr="00BC1FEE">
        <w:rPr>
          <w:noProof/>
          <w:vertAlign w:val="superscript"/>
        </w:rPr>
        <w:t>4</w:t>
      </w:r>
      <w:r w:rsidR="00F40A33">
        <w:fldChar w:fldCharType="end"/>
      </w:r>
      <w:r w:rsidR="00A83497">
        <w:t>.</w:t>
      </w:r>
    </w:p>
    <w:p w14:paraId="67CFF12C" w14:textId="1647DA94"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745665">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6,43,44&lt;/sup&gt;", "plainTextFormattedCitation" : "6,43,44", "previouslyFormattedCitation" : "&lt;sup&gt;6,42,43&lt;/sup&gt;" }, "properties" : { "noteIndex" : 0 }, "schema" : "https://github.com/citation-style-language/schema/raw/master/csl-citation.json" }</w:instrText>
      </w:r>
      <w:r w:rsidR="00075470">
        <w:fldChar w:fldCharType="separate"/>
      </w:r>
      <w:r w:rsidR="00745665" w:rsidRPr="00745665">
        <w:rPr>
          <w:noProof/>
          <w:vertAlign w:val="superscript"/>
        </w:rPr>
        <w:t>6,43,44</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C13736">
      <w:pPr>
        <w:spacing w:line="480" w:lineRule="auto"/>
        <w:rPr>
          <w:ins w:id="11" w:author="Jan Minx" w:date="2018-06-20T05:56:00Z"/>
        </w:rPr>
      </w:pPr>
      <w:r>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w:t>
      </w:r>
      <w:r w:rsidR="004C1C42">
        <w:lastRenderedPageBreak/>
        <w:t xml:space="preserve">a wide breadth of </w:t>
      </w:r>
      <w:r w:rsidR="004C09E5">
        <w:t xml:space="preserve">linked </w:t>
      </w:r>
      <w:r w:rsidR="004C1C42">
        <w:t>topics. Second, the structured comparison of cases within groups of cities, in combination with data science approaches.</w:t>
      </w:r>
    </w:p>
    <w:p w14:paraId="1943A910" w14:textId="44D666DD" w:rsidR="005642C7" w:rsidDel="00372A3B" w:rsidRDefault="009C7258" w:rsidP="00C13736">
      <w:pPr>
        <w:spacing w:line="480" w:lineRule="auto"/>
        <w:rPr>
          <w:del w:id="12" w:author="Jan Minx" w:date="2018-06-20T06:06:00Z"/>
        </w:rPr>
      </w:pPr>
      <w:ins w:id="13" w:author="William Lamb" w:date="2018-06-20T11:06:00Z">
        <w:r>
          <w:t>Learning about solutions depends on variability. If we have lots of information about single things, this can be done in single cities</w:t>
        </w:r>
      </w:ins>
      <w:ins w:id="14" w:author="William Lamb" w:date="2018-06-20T11:07:00Z">
        <w:r>
          <w:t xml:space="preserve"> (optional),</w:t>
        </w:r>
      </w:ins>
      <w:commentRangeStart w:id="15"/>
      <w:commentRangeStart w:id="16"/>
    </w:p>
    <w:p w14:paraId="75BF9653" w14:textId="77777777" w:rsidR="00372A3B" w:rsidRDefault="00140402" w:rsidP="00C13736">
      <w:pPr>
        <w:spacing w:line="480" w:lineRule="auto"/>
        <w:rPr>
          <w:ins w:id="17" w:author="Jan Minx" w:date="2018-06-20T06:07:00Z"/>
        </w:rPr>
      </w:pPr>
      <w:r>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commentRangeEnd w:id="15"/>
      <w:r w:rsidR="00AF086E">
        <w:rPr>
          <w:rStyle w:val="CommentReference"/>
        </w:rPr>
        <w:commentReference w:id="15"/>
      </w:r>
      <w:commentRangeEnd w:id="16"/>
      <w:r w:rsidR="00D66DCB">
        <w:rPr>
          <w:rStyle w:val="CommentReference"/>
        </w:rPr>
        <w:commentReference w:id="16"/>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p>
    <w:p w14:paraId="51F6D806" w14:textId="4F956A2B" w:rsidR="00372A3B" w:rsidRDefault="00AF086E" w:rsidP="00DE1D38">
      <w:pPr>
        <w:spacing w:line="480" w:lineRule="auto"/>
        <w:rPr>
          <w:ins w:id="18" w:author="Jan Minx" w:date="2018-06-20T06:07:00Z"/>
        </w:rPr>
      </w:pPr>
      <w:ins w:id="19" w:author="Jan Minx" w:date="2018-06-20T06:21:00Z">
        <w:r>
          <w:t xml:space="preserve">Learning about urban climate solutions is a scientific exploration of what policies and measures work well in a particular city, in what circumstances and how. </w:t>
        </w:r>
      </w:ins>
      <w:ins w:id="20" w:author="Jan Minx" w:date="2018-06-20T06:22:00Z">
        <w:r>
          <w:t xml:space="preserve">Available quantitative data can only elude to such questions in part. </w:t>
        </w:r>
      </w:ins>
      <w:ins w:id="21" w:author="Jan Minx" w:date="2018-06-20T06:23:00Z">
        <w:r>
          <w:t>T</w:t>
        </w:r>
      </w:ins>
      <w:ins w:id="22" w:author="Jan Minx" w:date="2018-06-20T06:07:00Z">
        <w:r w:rsidR="00372A3B">
          <w:t>he synthesis of case-study evidence for individual cities can foster learning by improving our understan</w:t>
        </w:r>
        <w:r w:rsidR="00A905D4">
          <w:t>ding of prevailing circumstances</w:t>
        </w:r>
      </w:ins>
      <w:ins w:id="23" w:author="Jan Minx" w:date="2018-06-20T06:10:00Z">
        <w:r w:rsidR="00A905D4">
          <w:t>, power relations or governance structures</w:t>
        </w:r>
      </w:ins>
      <w:ins w:id="24" w:author="Jan Minx" w:date="2018-06-20T06:07:00Z">
        <w:r w:rsidR="00A905D4">
          <w:t>.</w:t>
        </w:r>
      </w:ins>
      <w:ins w:id="25" w:author="Jan Minx" w:date="2018-06-20T06:10:00Z">
        <w:r w:rsidR="00A905D4">
          <w:t xml:space="preserve"> </w:t>
        </w:r>
      </w:ins>
      <w:ins w:id="26" w:author="Jan Minx" w:date="2018-06-20T06:24:00Z">
        <w:r>
          <w:t>Various m</w:t>
        </w:r>
      </w:ins>
      <w:ins w:id="27" w:author="Jan Minx" w:date="2018-06-20T06:20:00Z">
        <w:r>
          <w:t>ethodological frameworks that combine qualitative and quantitative lines of evidence are available</w:t>
        </w:r>
      </w:ins>
      <w:ins w:id="28" w:author="Jan Minx" w:date="2018-06-20T06:24:00Z">
        <w:r>
          <w:t xml:space="preserve"> for the task (REFs).</w:t>
        </w:r>
      </w:ins>
    </w:p>
    <w:p w14:paraId="74AF8BB9" w14:textId="3216D960" w:rsidR="00820E68" w:rsidDel="00AF086E" w:rsidRDefault="00140402" w:rsidP="00C13736">
      <w:pPr>
        <w:spacing w:line="480" w:lineRule="auto"/>
        <w:rPr>
          <w:del w:id="29" w:author="Jan Minx" w:date="2018-06-20T06:24:00Z"/>
        </w:rPr>
      </w:pPr>
      <w:commentRangeStart w:id="30"/>
      <w:del w:id="31" w:author="Jan Minx" w:date="2018-06-20T06:07:00Z">
        <w:r w:rsidDel="00372A3B">
          <w:delText xml:space="preserve"> </w:delText>
        </w:r>
      </w:del>
    </w:p>
    <w:p w14:paraId="22621484" w14:textId="319E04FA"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commentRangeEnd w:id="30"/>
      <w:r w:rsidR="00AF086E">
        <w:rPr>
          <w:rStyle w:val="CommentReference"/>
        </w:rPr>
        <w:commentReference w:id="30"/>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impacts, and </w:t>
      </w:r>
      <w:r w:rsidR="00140402">
        <w:t xml:space="preserve">early efforts </w:t>
      </w:r>
      <w:r w:rsidR="00B01A9F">
        <w:t xml:space="preserve">could address </w:t>
      </w:r>
      <w:r w:rsidR="00140402">
        <w:t>the methodological challenge</w:t>
      </w:r>
      <w:r w:rsidR="00B01A9F">
        <w:t>s</w:t>
      </w:r>
      <w:r w:rsidR="00140402">
        <w:t xml:space="preserve"> of integrating </w:t>
      </w:r>
      <w:r w:rsidR="00140402">
        <w:lastRenderedPageBreak/>
        <w:t xml:space="preserve">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75F64164" w:rsidR="001B4DF4" w:rsidRDefault="00DE1D38" w:rsidP="00F625FC">
      <w:pPr>
        <w:spacing w:line="480" w:lineRule="auto"/>
      </w:pPr>
      <w:ins w:id="32" w:author="Jan Minx" w:date="2018-06-20T06:43:00Z">
        <w:r>
          <w:t xml:space="preserve">Yet, many cities have little or no scientific evidence at their disposable to guide informed policies on urban climate solutions. Worse, decision makers in cities may not even have an idea who relevant peers may be they could learn from. </w:t>
        </w:r>
      </w:ins>
      <w:ins w:id="33" w:author="Jan Minx" w:date="2018-06-20T06:44:00Z">
        <w:r>
          <w:t>Hence, systematically learning about climate solutions and the building of a global generalizable urban science (REFs)</w:t>
        </w:r>
      </w:ins>
      <w:ins w:id="34" w:author="Jan Minx" w:date="2018-06-20T06:45:00Z">
        <w:r>
          <w:t xml:space="preserve"> requires </w:t>
        </w:r>
      </w:ins>
      <w:ins w:id="35" w:author="Jan Minx" w:date="2018-06-20T06:39:00Z">
        <w:r>
          <w:t>building typologies to</w:t>
        </w:r>
      </w:ins>
      <w:del w:id="36" w:author="Jan Minx" w:date="2018-06-20T06:40:00Z">
        <w:r w:rsidR="00CB7D93" w:rsidDel="00DE1D38">
          <w:delText xml:space="preserve">In the </w:delText>
        </w:r>
        <w:r w:rsidR="00400AC1" w:rsidDel="00DE1D38">
          <w:delText>pursuit of generalizable case study synthesis</w:delText>
        </w:r>
        <w:r w:rsidR="00CB7D93" w:rsidDel="00DE1D38">
          <w:delText xml:space="preserve">, </w:delText>
        </w:r>
        <w:r w:rsidR="001B4DF4" w:rsidDel="00DE1D38">
          <w:delText>typologies are needed to</w:delText>
        </w:r>
      </w:del>
      <w:r w:rsidR="001B4DF4">
        <w:t xml:space="preserve"> categorise </w:t>
      </w:r>
      <w:r w:rsidR="00400AC1">
        <w:t xml:space="preserve">cities </w:t>
      </w:r>
      <w:r w:rsidR="001B4DF4">
        <w:t xml:space="preserve">and stimulate 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r w:rsidR="008113F2">
        <w:t xml:space="preserve">Typologies are highly complementary with the case study method </w:t>
      </w:r>
      <w:r w:rsidR="008113F2">
        <w:fldChar w:fldCharType="begin" w:fldLock="1"/>
      </w:r>
      <w:r w:rsidR="00745665">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8113F2">
        <w:fldChar w:fldCharType="separate"/>
      </w:r>
      <w:r w:rsidR="006763E3" w:rsidRPr="006763E3">
        <w:rPr>
          <w:noProof/>
          <w:vertAlign w:val="superscript"/>
        </w:rPr>
        <w:t>17</w:t>
      </w:r>
      <w:r w:rsidR="008113F2">
        <w:fldChar w:fldCharType="end"/>
      </w:r>
      <w:r w:rsidR="008113F2">
        <w:t xml:space="preserve">. They </w:t>
      </w:r>
      <w:r w:rsidR="001B4DF4">
        <w:t xml:space="preserve">allow for controlled forms of comparison, on the premise that cities facing the same structural conditions </w:t>
      </w:r>
      <w:r w:rsidR="00685F2B">
        <w:t xml:space="preserve">may also share similar solution spaces.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3DFADE35" w14:textId="2F8C1993" w:rsidR="00524A71" w:rsidRDefault="002A1266" w:rsidP="00DB2AF9">
      <w:pPr>
        <w:spacing w:line="480" w:lineRule="auto"/>
      </w:pPr>
      <w:r>
        <w:lastRenderedPageBreak/>
        <w:t>T</w:t>
      </w:r>
      <w:r w:rsidR="00C26ED6">
        <w:t xml:space="preserve">he </w:t>
      </w:r>
      <w:r w:rsidR="00BE6CAA">
        <w:t xml:space="preserve">means to develop quantitative </w:t>
      </w:r>
      <w:r w:rsidR="00C26ED6">
        <w:t xml:space="preserve">city typologies </w:t>
      </w:r>
      <w:r>
        <w:t xml:space="preserve">are </w:t>
      </w:r>
      <w:r w:rsidR="00C26ED6">
        <w:t xml:space="preserve">already </w:t>
      </w:r>
      <w:del w:id="37" w:author="Jan Minx" w:date="2018-06-20T06:45:00Z">
        <w:r w:rsidR="00C26ED6" w:rsidDel="00DE1D38">
          <w:delText>at our disposal</w:delText>
        </w:r>
      </w:del>
      <w:ins w:id="38" w:author="Jan Minx" w:date="2018-06-20T06:45:00Z">
        <w:r w:rsidR="00DE1D38">
          <w:t>emerging</w:t>
        </w:r>
      </w:ins>
      <w:r>
        <w:t xml:space="preserve">, making use of new developments in spatial, crowdsourced and ‘big’ data </w:t>
      </w:r>
      <w:r>
        <w:fldChar w:fldCharType="begin" w:fldLock="1"/>
      </w:r>
      <w:r w:rsidR="00745665">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5,45,46&lt;/sup&gt;", "plainTextFormattedCitation" : "5,45,46", "previouslyFormattedCitation" : "&lt;sup&gt;5,44,45&lt;/sup&gt;" }, "properties" : { "noteIndex" : 0 }, "schema" : "https://github.com/citation-style-language/schema/raw/master/csl-citation.json" }</w:instrText>
      </w:r>
      <w:r>
        <w:fldChar w:fldCharType="separate"/>
      </w:r>
      <w:r w:rsidR="00745665" w:rsidRPr="00745665">
        <w:rPr>
          <w:noProof/>
          <w:vertAlign w:val="superscript"/>
        </w:rPr>
        <w:t>5,45,46</w:t>
      </w:r>
      <w:r>
        <w:fldChar w:fldCharType="end"/>
      </w:r>
      <w:r>
        <w:t xml:space="preserve">. </w:t>
      </w:r>
      <w:r w:rsidR="00563BEA">
        <w:t>E</w:t>
      </w:r>
      <w:r>
        <w:t>fforts</w:t>
      </w:r>
      <w:r w:rsidR="003E4904">
        <w:t xml:space="preserve"> </w:t>
      </w:r>
      <w:r w:rsidR="00563BEA">
        <w:t xml:space="preserve">so far </w:t>
      </w:r>
      <w:r w:rsidR="003E4904">
        <w:t xml:space="preserve">have largely </w:t>
      </w:r>
      <w:r w:rsidR="00B01A9F">
        <w:t>mobilised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 xml:space="preserve">peers that a city might have; </w:t>
      </w:r>
      <w:r w:rsidR="00563BEA">
        <w:t xml:space="preserve">but </w:t>
      </w:r>
      <w:r w:rsidR="00ED0E6E">
        <w:t xml:space="preserve">the current data has </w:t>
      </w:r>
      <w:r w:rsidR="00563BEA">
        <w:t xml:space="preserve">yet to be </w:t>
      </w:r>
      <w:r w:rsidR="003E4904">
        <w:t xml:space="preserve">complemented by information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priorities (e.g. infrastructure </w:t>
      </w:r>
      <w:r w:rsidR="00524A71">
        <w:t xml:space="preserve">and service </w:t>
      </w:r>
      <w:r w:rsidR="003E4904">
        <w:t>access)</w:t>
      </w:r>
      <w:r w:rsidR="00ED0E6E">
        <w:t xml:space="preserve"> and other relevant conditions.</w:t>
      </w:r>
    </w:p>
    <w:p w14:paraId="2043C1F6" w14:textId="03717E8A" w:rsidR="00DE1D38" w:rsidRDefault="00DE1D38">
      <w:pPr>
        <w:spacing w:line="480" w:lineRule="auto"/>
        <w:rPr>
          <w:ins w:id="39" w:author="Jan Minx" w:date="2018-06-20T06:46:00Z"/>
        </w:rPr>
      </w:pPr>
      <w:ins w:id="40" w:author="Jan Minx" w:date="2018-06-20T06:48:00Z">
        <w:r>
          <w:t>A</w:t>
        </w:r>
      </w:ins>
      <w:ins w:id="41" w:author="Jan Minx" w:date="2018-06-20T06:46:00Z">
        <w:r>
          <w:t xml:space="preserve">vailable </w:t>
        </w:r>
      </w:ins>
      <w:ins w:id="42" w:author="Jan Minx" w:date="2018-06-20T06:48:00Z">
        <w:r>
          <w:t xml:space="preserve">city </w:t>
        </w:r>
      </w:ins>
      <w:ins w:id="43" w:author="Jan Minx" w:date="2018-06-20T06:46:00Z">
        <w:r>
          <w:t xml:space="preserve">typologies suffer from data limitations and have focussed on drivers </w:t>
        </w:r>
      </w:ins>
      <w:ins w:id="44" w:author="Jan Minx" w:date="2018-06-20T06:47:00Z">
        <w:r>
          <w:t xml:space="preserve">of energy demand or greenhouse gas emissions. </w:t>
        </w:r>
      </w:ins>
      <w:ins w:id="45" w:author="Jan Minx" w:date="2018-06-20T06:48:00Z">
        <w:r w:rsidR="00ED6239">
          <w:t>A new generation of urban typologies is required that focus on the available policy option space</w:t>
        </w:r>
      </w:ins>
      <w:ins w:id="46" w:author="Jan Minx" w:date="2018-06-20T06:49:00Z">
        <w:r w:rsidR="00ED6239">
          <w:t xml:space="preserve">: ultimately, we want to cluster cities together that have similar policy options at their disposal. </w:t>
        </w:r>
      </w:ins>
      <w:ins w:id="47" w:author="Jan Minx" w:date="2018-06-20T06:51:00Z">
        <w:r w:rsidR="00ED6239">
          <w:t>The wealth of available case-study evidence might help to shift towards such a new paradigm.</w:t>
        </w:r>
      </w:ins>
    </w:p>
    <w:p w14:paraId="75ECA334" w14:textId="11D4801E"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Pr>
          <w:rFonts w:ascii="Calibri" w:eastAsia="Calibri" w:hAnsi="Calibri" w:cs="Calibri"/>
        </w:rPr>
        <w:t xml:space="preserve">; </w:t>
      </w:r>
      <w:r w:rsidR="00B01A9F">
        <w:rPr>
          <w:rFonts w:ascii="Calibri" w:eastAsia="Calibri" w:hAnsi="Calibri" w:cs="Calibri"/>
        </w:rPr>
        <w:t>in essence</w:t>
      </w:r>
      <w:r>
        <w:rPr>
          <w:rFonts w:ascii="Calibri" w:eastAsia="Calibri" w:hAnsi="Calibri" w:cs="Calibri"/>
        </w:rPr>
        <w:t xml:space="preserve"> that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0A2E3444" w:rsidR="00F507EC" w:rsidRDefault="00F73A34" w:rsidP="00F507EC">
      <w:pPr>
        <w:spacing w:line="480" w:lineRule="auto"/>
        <w:rPr>
          <w:rFonts w:ascii="Calibri" w:eastAsia="Calibri" w:hAnsi="Calibri" w:cs="Calibri"/>
        </w:rPr>
      </w:pPr>
      <w:r w:rsidRPr="005A153D">
        <w:fldChar w:fldCharType="begin"/>
      </w:r>
      <w:r w:rsidRPr="00F73A34">
        <w:instrText xml:space="preserve"> REF _Ref515612322 \h </w:instrText>
      </w:r>
      <w:r w:rsidRPr="00D66384">
        <w:instrText xml:space="preserve"> \* MERGEFORMAT </w:instrText>
      </w:r>
      <w:r w:rsidRPr="005A153D">
        <w:fldChar w:fldCharType="separate"/>
      </w:r>
      <w:r w:rsidRPr="005A153D">
        <w:t xml:space="preserve">Figure </w:t>
      </w:r>
      <w:r w:rsidRPr="00D66384">
        <w:t>5</w:t>
      </w:r>
      <w:r w:rsidRPr="005A153D">
        <w:fldChar w:fldCharType="end"/>
      </w:r>
      <w:r w:rsidR="009E532C">
        <w:t xml:space="preserve"> </w:t>
      </w:r>
      <w:r>
        <w:t xml:space="preserve">conceptualises </w:t>
      </w:r>
      <w:r w:rsidR="00557578">
        <w:t xml:space="preserve">an approach that combines case study knowledge with a typology of city types, characterised </w:t>
      </w:r>
      <w:r>
        <w:t>by their drivers of energy use (from</w:t>
      </w:r>
      <w:r w:rsidR="00113953">
        <w:t xml:space="preserve"> ref</w:t>
      </w:r>
      <w:r>
        <w:t xml:space="preserve"> </w:t>
      </w:r>
      <w:r w:rsidRPr="002B0012">
        <w:fldChar w:fldCharType="begin" w:fldLock="1"/>
      </w:r>
      <w:r w:rsidR="005A153D" w:rsidRPr="00113953">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sidRPr="002B0012">
        <w:fldChar w:fldCharType="separate"/>
      </w:r>
      <w:r w:rsidRPr="00D66384">
        <w:rPr>
          <w:noProof/>
        </w:rPr>
        <w:t>5</w:t>
      </w:r>
      <w:r w:rsidRPr="002B0012">
        <w:fldChar w:fldCharType="end"/>
      </w:r>
      <w:r>
        <w:t>).</w:t>
      </w:r>
      <w:r w:rsidRPr="00F73A34">
        <w:rPr>
          <w:rFonts w:ascii="Calibri" w:eastAsia="Calibri" w:hAnsi="Calibri" w:cs="Calibri"/>
        </w:rPr>
        <w:t xml:space="preserve"> </w:t>
      </w:r>
      <w:r>
        <w:rPr>
          <w:rFonts w:ascii="Calibri" w:eastAsia="Calibri" w:hAnsi="Calibri" w:cs="Calibri"/>
        </w:rPr>
        <w:t>For example, the cities with</w:t>
      </w:r>
      <w:r w:rsidR="00113953">
        <w:rPr>
          <w:rFonts w:ascii="Calibri" w:eastAsia="Calibri" w:hAnsi="Calibri" w:cs="Calibri"/>
        </w:rPr>
        <w:t xml:space="preserve"> the</w:t>
      </w:r>
      <w:r>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Pr>
          <w:rFonts w:ascii="Calibri" w:eastAsia="Calibri" w:hAnsi="Calibri" w:cs="Calibri"/>
        </w:rPr>
        <w:t>, low incomes, medium-high fuel prices, and</w:t>
      </w:r>
      <w:r w:rsidR="00A925EC">
        <w:rPr>
          <w:rFonts w:ascii="Calibri" w:eastAsia="Calibri" w:hAnsi="Calibri" w:cs="Calibri"/>
        </w:rPr>
        <w:t xml:space="preserve"> a</w:t>
      </w:r>
      <w:r>
        <w:rPr>
          <w:rFonts w:ascii="Calibri" w:eastAsia="Calibri" w:hAnsi="Calibri" w:cs="Calibri"/>
        </w:rPr>
        <w:t xml:space="preserve"> low number of heating degree days</w:t>
      </w:r>
      <w:r w:rsidR="00ED0E6E">
        <w:rPr>
          <w:rFonts w:ascii="Calibri" w:eastAsia="Calibri" w:hAnsi="Calibri" w:cs="Calibri"/>
        </w:rPr>
        <w:t>. C</w:t>
      </w:r>
      <w:r>
        <w:rPr>
          <w:rFonts w:ascii="Calibri" w:eastAsia="Calibri" w:hAnsi="Calibri" w:cs="Calibri"/>
        </w:rPr>
        <w:t xml:space="preserve">ities </w:t>
      </w:r>
      <w:r>
        <w:rPr>
          <w:rFonts w:ascii="Calibri" w:eastAsia="Calibri" w:hAnsi="Calibri" w:cs="Calibri"/>
        </w:rPr>
        <w:lastRenderedPageBreak/>
        <w:t xml:space="preserve">with highest energy use, such as Sydney (Type 5), are characterized by very low fuel prices and medium-high incomes (for quantitative values see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414B5FC2" w:rsidR="00AC7706" w:rsidRDefault="00F507EC" w:rsidP="00AC7706">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47&lt;/sup&gt;", "plainTextFormattedCitation" : "47", "previouslyFormattedCitation" : "&lt;sup&gt;46&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7</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p>
    <w:p w14:paraId="30ECD560" w14:textId="19BD612C" w:rsidR="00F507EC" w:rsidRDefault="00113953" w:rsidP="00F507EC">
      <w:pPr>
        <w:spacing w:line="480" w:lineRule="auto"/>
        <w:rPr>
          <w:rFonts w:ascii="Calibri" w:eastAsia="Calibri" w:hAnsi="Calibri" w:cs="Calibri"/>
        </w:rPr>
      </w:pPr>
      <w:r>
        <w:rPr>
          <w:noProof/>
        </w:rPr>
        <w:lastRenderedPageBreak/>
        <mc:AlternateContent>
          <mc:Choice Requires="wps">
            <w:drawing>
              <wp:anchor distT="0" distB="0" distL="114300" distR="114300" simplePos="0" relativeHeight="251660288" behindDoc="0" locked="0" layoutInCell="1" allowOverlap="1" wp14:anchorId="5CAF2156" wp14:editId="23605F49">
                <wp:simplePos x="0" y="0"/>
                <wp:positionH relativeFrom="column">
                  <wp:posOffset>0</wp:posOffset>
                </wp:positionH>
                <wp:positionV relativeFrom="paragraph">
                  <wp:posOffset>6809740</wp:posOffset>
                </wp:positionV>
                <wp:extent cx="57607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007DBC7C" w14:textId="0CE8C92A" w:rsidR="001C195E" w:rsidRPr="004A5B6B" w:rsidRDefault="001C195E"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AF2156" id="_x0000_t202" coordsize="21600,21600" o:spt="202" path="m,l,21600r21600,l21600,xe">
                <v:stroke joinstyle="miter"/>
                <v:path gradientshapeok="t" o:connecttype="rect"/>
              </v:shapetype>
              <v:shape id="Text Box 17" o:spid="_x0000_s1026" type="#_x0000_t202" style="position:absolute;margin-left:0;margin-top:536.2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" stroked="f">
                <v:textbox style="mso-fit-shape-to-text:t" inset="0,0,0,0">
                  <w:txbxContent>
                    <w:p w14:paraId="007DBC7C" w14:textId="0CE8C92A" w:rsidR="001C195E" w:rsidRPr="004A5B6B" w:rsidRDefault="001C195E"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v:textbox>
                <w10:wrap type="topAndBottom"/>
              </v:shape>
            </w:pict>
          </mc:Fallback>
        </mc:AlternateContent>
      </w:r>
      <w:r>
        <w:rPr>
          <w:noProof/>
        </w:rPr>
        <w:drawing>
          <wp:inline distT="0" distB="0" distL="0" distR="0" wp14:anchorId="5AF28F86" wp14:editId="5E2D2C3F">
            <wp:extent cx="5552322" cy="650831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3783" cy="6510023"/>
                    </a:xfrm>
                    <a:prstGeom prst="rect">
                      <a:avLst/>
                    </a:prstGeom>
                  </pic:spPr>
                </pic:pic>
              </a:graphicData>
            </a:graphic>
          </wp:inline>
        </w:drawing>
      </w:r>
    </w:p>
    <w:p w14:paraId="313A7945" w14:textId="08E1210C" w:rsidR="00AA78F6" w:rsidRDefault="00934168" w:rsidP="00DB2AF9">
      <w:pPr>
        <w:spacing w:line="480" w:lineRule="auto"/>
      </w:pPr>
      <w:r>
        <w:rPr>
          <w:rFonts w:ascii="Calibri" w:eastAsia="Calibri" w:hAnsi="Calibri" w:cs="Calibri"/>
        </w:rPr>
        <w:t>The approach again faces constraints in terms of available data and cases, which are sparse for smaller cities</w:t>
      </w:r>
      <w:r w:rsidR="00AC7706">
        <w:rPr>
          <w:rFonts w:ascii="Calibri" w:eastAsia="Calibri" w:hAnsi="Calibri" w:cs="Calibri"/>
        </w:rPr>
        <w:t xml:space="preserve"> and particular clusters</w:t>
      </w:r>
      <w:r w:rsidR="00656FBD">
        <w:rPr>
          <w:rFonts w:ascii="Calibri" w:eastAsia="Calibri" w:hAnsi="Calibri" w:cs="Calibri"/>
        </w:rPr>
        <w:t xml:space="preserve">. Crowdsourcing and spatial methods are already </w:t>
      </w:r>
      <w:r w:rsidR="00ED0E6E">
        <w:rPr>
          <w:rFonts w:ascii="Calibri" w:eastAsia="Calibri" w:hAnsi="Calibri" w:cs="Calibri"/>
        </w:rPr>
        <w:t xml:space="preserve">closing data gaps in these cities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8</w:t>
      </w:r>
      <w:r w:rsidR="00176007">
        <w:rPr>
          <w:rFonts w:ascii="Calibri" w:eastAsia="Calibri" w:hAnsi="Calibri" w:cs="Calibri"/>
        </w:rPr>
        <w:fldChar w:fldCharType="end"/>
      </w:r>
      <w:r>
        <w:t xml:space="preserve">; </w:t>
      </w:r>
      <w:r w:rsidR="00ED0E6E">
        <w:t xml:space="preserve">such </w:t>
      </w:r>
      <w:r w:rsidR="00444B50">
        <w:t xml:space="preserve">efforts need to be matched by a shift in case study focus. </w:t>
      </w:r>
      <w:r w:rsidR="00B0331D">
        <w:t>Yet</w:t>
      </w:r>
      <w:r w:rsidR="00444B50">
        <w:t xml:space="preserve"> the proposed approach promises to address a key issue therein: what are the peer groups for smaller </w:t>
      </w:r>
      <w:r w:rsidR="00444B50">
        <w:lastRenderedPageBreak/>
        <w:t>cities? With the predominant focus of cases and comparisons on a set of familiar mega-cities</w:t>
      </w:r>
      <w:r w:rsidR="00B0331D">
        <w:t xml:space="preserve"> (</w:t>
      </w:r>
      <w:r w:rsidR="00444B50">
        <w:t xml:space="preserve">often </w:t>
      </w:r>
      <w:r w:rsidR="00B0331D">
        <w:t xml:space="preserve">sharing </w:t>
      </w:r>
      <w:r w:rsidR="00444B50">
        <w:t>quite similar attributes</w:t>
      </w:r>
      <w:r w:rsidR="00B0331D">
        <w:t>),</w:t>
      </w:r>
      <w:r w:rsidR="00444B50">
        <w:t xml:space="preserve"> it is far less obvious how </w:t>
      </w:r>
      <w:r w:rsidR="00AA78F6">
        <w:t xml:space="preserve">comparative work </w:t>
      </w:r>
      <w:r w:rsidR="00444B50">
        <w:t xml:space="preserve">can </w:t>
      </w:r>
      <w:r w:rsidR="00AA78F6">
        <w:t xml:space="preserve">be adapted for </w:t>
      </w:r>
      <w:r w:rsidR="00444B50">
        <w:t>a much larger set of small and medium-sized cities.</w:t>
      </w:r>
      <w:r w:rsidR="00AA78F6">
        <w:t xml:space="preserve"> By narrowing the scope of peers, </w:t>
      </w:r>
      <w:r>
        <w:t xml:space="preserve">and bringing cases that do exist to the forefront, </w:t>
      </w:r>
      <w:r w:rsidR="00AA78F6">
        <w:t>typologies provide the entry point to</w:t>
      </w:r>
      <w:r w:rsidR="00EC1EFA">
        <w:t xml:space="preserve"> the</w:t>
      </w:r>
      <w:r w:rsidR="00AA78F6">
        <w:t xml:space="preserve"> systematic comparison</w:t>
      </w:r>
      <w:r w:rsidR="00E9271D">
        <w:t>s</w:t>
      </w:r>
      <w:r w:rsidR="00AA78F6">
        <w:t xml:space="preserve"> of smaller cities that </w:t>
      </w:r>
      <w:r w:rsidR="00E9271D">
        <w:t>are</w:t>
      </w:r>
      <w:r w:rsidR="00AA78F6">
        <w:t xml:space="preserve"> currently missing.</w:t>
      </w:r>
    </w:p>
    <w:p w14:paraId="7162BCAA" w14:textId="5374103E" w:rsidR="005E0A73" w:rsidRDefault="00AC7706" w:rsidP="00AC7706">
      <w:pPr>
        <w:spacing w:line="480" w:lineRule="auto"/>
        <w:rPr>
          <w:ins w:id="48" w:author="Jan Minx" w:date="2018-06-20T06:53:00Z"/>
        </w:rPr>
      </w:pPr>
      <w:r>
        <w:t>But t</w:t>
      </w:r>
      <w:r w:rsidR="00E9271D">
        <w:t xml:space="preserve">he importance of comparisons across diverse contexts should </w:t>
      </w:r>
      <w:r w:rsidR="00ED0E6E">
        <w:t xml:space="preserve">also </w:t>
      </w:r>
      <w:r w:rsidR="00E9271D">
        <w:t xml:space="preserve">not be overlooked. </w:t>
      </w:r>
      <w:r w:rsidR="00633810">
        <w:t xml:space="preserve">Implicit in much sustainability research is an asymmetry of knowledge exchange: cases in the global North are relevant for the South, but not vice-versa </w:t>
      </w:r>
      <w:r w:rsidR="00633810">
        <w:fldChar w:fldCharType="begin" w:fldLock="1"/>
      </w:r>
      <w:r w:rsidR="00745665">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49&lt;/sup&gt;", "plainTextFormattedCitation" : "49", "previouslyFormattedCitation" : "&lt;sup&gt;48&lt;/sup&gt;" }, "properties" : { "noteIndex" : 0 }, "schema" : "https://github.com/citation-style-language/schema/raw/master/csl-citation.json" }</w:instrText>
      </w:r>
      <w:r w:rsidR="00633810">
        <w:fldChar w:fldCharType="separate"/>
      </w:r>
      <w:r w:rsidR="00745665" w:rsidRPr="00745665">
        <w:rPr>
          <w:noProof/>
          <w:vertAlign w:val="superscript"/>
        </w:rPr>
        <w:t>49</w:t>
      </w:r>
      <w:r w:rsidR="00633810">
        <w:fldChar w:fldCharType="end"/>
      </w:r>
      <w:r w:rsidR="00633810">
        <w:t xml:space="preserve">. </w:t>
      </w:r>
      <w:r w:rsidR="005239FF">
        <w:t>These</w:t>
      </w:r>
      <w:r w:rsidR="00633810">
        <w:t xml:space="preserve"> cul-de-sac</w:t>
      </w:r>
      <w:r w:rsidR="005239FF">
        <w:t>s</w:t>
      </w:r>
      <w:r w:rsidR="00633810">
        <w:t xml:space="preserve"> should be avoided with the flexible use of typologies </w:t>
      </w:r>
      <w:r w:rsidR="005239FF">
        <w:t xml:space="preserve">that suit the question at hand – and on the understanding that not all production and consumption decisions are shaped by income </w:t>
      </w:r>
      <w:r w:rsidR="005239FF">
        <w:fldChar w:fldCharType="begin" w:fldLock="1"/>
      </w:r>
      <w:r w:rsidR="00745665">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0&lt;/sup&gt;", "plainTextFormattedCitation" : "50", "previouslyFormattedCitation" : "&lt;sup&gt;49&lt;/sup&gt;" }, "properties" : { "noteIndex" : 0 }, "schema" : "https://github.com/citation-style-language/schema/raw/master/csl-citation.json" }</w:instrText>
      </w:r>
      <w:r w:rsidR="005239FF">
        <w:fldChar w:fldCharType="separate"/>
      </w:r>
      <w:r w:rsidR="00745665" w:rsidRPr="00745665">
        <w:rPr>
          <w:noProof/>
          <w:vertAlign w:val="superscript"/>
        </w:rPr>
        <w:t>50</w:t>
      </w:r>
      <w:r w:rsidR="005239FF">
        <w:fldChar w:fldCharType="end"/>
      </w:r>
      <w:r w:rsidR="005239FF">
        <w:t xml:space="preserve">. Extensive surveys of the literature across all cities also have an important role, for instance to consolidate the wealth of life cycle and emissions inventory cases, thereby examining the collective impacts of cities and verifying top-down accounts </w:t>
      </w:r>
      <w:r w:rsidR="00176007">
        <w:fldChar w:fldCharType="begin" w:fldLock="1"/>
      </w:r>
      <w:r w:rsidR="00745665">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fldChar w:fldCharType="separate"/>
      </w:r>
      <w:r w:rsidR="00745665" w:rsidRPr="00745665">
        <w:rPr>
          <w:noProof/>
          <w:vertAlign w:val="superscript"/>
        </w:rPr>
        <w:t>48</w:t>
      </w:r>
      <w:r w:rsidR="00176007">
        <w:fldChar w:fldCharType="end"/>
      </w:r>
      <w:r w:rsidR="005239FF">
        <w:t xml:space="preserve">. </w:t>
      </w:r>
      <w:r w:rsidR="00970F3E">
        <w:t>Wide case surveys</w:t>
      </w:r>
      <w:r w:rsidR="005239FF">
        <w:t xml:space="preserve"> could </w:t>
      </w:r>
      <w:r w:rsidR="00970F3E">
        <w:t>also contribute to the verification of typologies</w:t>
      </w:r>
      <w:r w:rsidR="005239FF">
        <w:t xml:space="preserve">, confirming </w:t>
      </w:r>
      <w:r w:rsidR="00970F3E">
        <w:t xml:space="preserve">the importance of some factors, rejecting others, or raising additional qualitative factors that are currently poorly understood. </w:t>
      </w:r>
      <w:r w:rsidR="00ED0E6E">
        <w:t xml:space="preserve">In this sense, </w:t>
      </w:r>
      <w:r>
        <w:t>a strong commitment to integrating case study knowledge requires embracing interdisciplinary and complementary methods, and developing new routes towards research synthesis.</w:t>
      </w:r>
    </w:p>
    <w:p w14:paraId="269FF351" w14:textId="002D47C5" w:rsidR="00ED6239" w:rsidRDefault="00ED6239" w:rsidP="00AC7706">
      <w:pPr>
        <w:spacing w:line="480" w:lineRule="auto"/>
        <w:rPr>
          <w:ins w:id="49" w:author="Jan Minx" w:date="2018-06-20T06:54:00Z"/>
        </w:rPr>
      </w:pPr>
      <w:ins w:id="50" w:author="Jan Minx" w:date="2018-06-20T06:53:00Z">
        <w:r>
          <w:t xml:space="preserve">Maybe add the following figure </w:t>
        </w:r>
      </w:ins>
      <w:ins w:id="51" w:author="Jan Minx" w:date="2018-06-20T06:54:00Z">
        <w:r>
          <w:t>–</w:t>
        </w:r>
      </w:ins>
      <w:ins w:id="52" w:author="Jan Minx" w:date="2018-06-20T06:53:00Z">
        <w:r>
          <w:t xml:space="preserve"> and </w:t>
        </w:r>
      </w:ins>
      <w:ins w:id="53" w:author="Jan Minx" w:date="2018-06-20T06:54:00Z">
        <w:r>
          <w:t>describe it as a conceptual framework towards a generalizable, urban global climate science?</w:t>
        </w:r>
      </w:ins>
      <w:ins w:id="54" w:author="William Lamb" w:date="2018-06-20T11:10:00Z">
        <w:r w:rsidR="009C7258">
          <w:t xml:space="preserve"> </w:t>
        </w:r>
      </w:ins>
    </w:p>
    <w:p w14:paraId="344C62C8" w14:textId="7034FC28" w:rsidR="00ED6239" w:rsidRDefault="00ED6239" w:rsidP="00AC7706">
      <w:pPr>
        <w:spacing w:line="480" w:lineRule="auto"/>
        <w:rPr>
          <w:b/>
        </w:rPr>
      </w:pPr>
      <w:ins w:id="55" w:author="Jan Minx" w:date="2018-06-20T06:55:00Z">
        <w:del w:id="56" w:author="William Lamb" w:date="2018-06-20T11:10:00Z">
          <w:r w:rsidDel="009C7258">
            <w:rPr>
              <w:noProof/>
            </w:rPr>
            <w:drawing>
              <wp:inline distT="0" distB="0" distL="0" distR="0" wp14:anchorId="6A62F9BD" wp14:editId="3BBA7C7F">
                <wp:extent cx="5760720" cy="2176522"/>
                <wp:effectExtent l="0" t="0" r="0" b="0"/>
                <wp:docPr id="3" name="Grafik 3" descr="https://raw.githubusercontent.com/mcc-apsis/figures/master/Cities/Systematising%20urban%20cases%20and%20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mcc-apsis/figures/master/Cities/Systematising%20urban%20cases%20and%20dat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176522"/>
                        </a:xfrm>
                        <a:prstGeom prst="rect">
                          <a:avLst/>
                        </a:prstGeom>
                        <a:noFill/>
                        <a:ln>
                          <a:noFill/>
                        </a:ln>
                      </pic:spPr>
                    </pic:pic>
                  </a:graphicData>
                </a:graphic>
              </wp:inline>
            </w:drawing>
          </w:r>
        </w:del>
      </w:ins>
    </w:p>
    <w:p w14:paraId="73ECB3D3" w14:textId="5ABB9F69" w:rsidR="005E0A73" w:rsidRDefault="005E0A73" w:rsidP="005E0A73">
      <w:pPr>
        <w:pStyle w:val="Heading2"/>
      </w:pPr>
      <w:r>
        <w:lastRenderedPageBreak/>
        <w:t>Conclusion</w:t>
      </w:r>
    </w:p>
    <w:p w14:paraId="3EF51707" w14:textId="23BEC5F1" w:rsidR="00064E70" w:rsidRDefault="00E405FD" w:rsidP="005843B7">
      <w:pPr>
        <w:spacing w:line="480" w:lineRule="auto"/>
        <w:rPr>
          <w:ins w:id="57" w:author="William Lamb" w:date="2018-06-20T11:13:00Z"/>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1&lt;/sup&gt;", "plainTextFormattedCitation" : "51", "previouslyFormattedCitation" : "&lt;sup&gt;50&lt;/sup&gt;" }, "properties" : { "noteIndex" : 0 }, "schema" : "https://github.com/citation-style-language/schema/raw/master/csl-citation.json" }</w:instrText>
      </w:r>
      <w:r w:rsidR="002B0012">
        <w:rPr>
          <w:rFonts w:ascii="Calibri" w:eastAsia="Calibri" w:hAnsi="Calibri" w:cs="Calibri"/>
        </w:rPr>
        <w:fldChar w:fldCharType="separate"/>
      </w:r>
      <w:r w:rsidR="00745665" w:rsidRPr="00745665">
        <w:rPr>
          <w:rFonts w:ascii="Calibri" w:eastAsia="Calibri" w:hAnsi="Calibri" w:cs="Calibri"/>
          <w:noProof/>
          <w:vertAlign w:val="superscript"/>
        </w:rPr>
        <w:t>51</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305010CC" w14:textId="321E5E15" w:rsidR="00A9004C" w:rsidRDefault="00A9004C" w:rsidP="005843B7">
      <w:pPr>
        <w:spacing w:line="480" w:lineRule="auto"/>
        <w:rPr>
          <w:rFonts w:ascii="Calibri" w:eastAsia="Calibri" w:hAnsi="Calibri" w:cs="Calibri"/>
        </w:rPr>
      </w:pPr>
      <w:ins w:id="58" w:author="William Lamb" w:date="2018-06-20T11:13:00Z">
        <w:r>
          <w:rPr>
            <w:rFonts w:ascii="Calibri" w:eastAsia="Calibri" w:hAnsi="Calibri" w:cs="Calibri"/>
          </w:rPr>
          <w:t xml:space="preserve">There is a wealth of case study evidence available. </w:t>
        </w:r>
      </w:ins>
      <w:ins w:id="59" w:author="William Lamb" w:date="2018-06-20T11:14:00Z">
        <w:r>
          <w:rPr>
            <w:rFonts w:ascii="Calibri" w:eastAsia="Calibri" w:hAnsi="Calibri" w:cs="Calibri"/>
          </w:rPr>
          <w:t xml:space="preserve">Largely uncovered. </w:t>
        </w:r>
      </w:ins>
      <w:ins w:id="60" w:author="William Lamb" w:date="2018-06-20T11:15:00Z">
        <w:r>
          <w:rPr>
            <w:rFonts w:ascii="Calibri" w:eastAsia="Calibri" w:hAnsi="Calibri" w:cs="Calibri"/>
          </w:rPr>
          <w:t>Need new methods – we use computer assisted methods to provide a comprehensive overview of the available evidence in the peer reviewed literature.</w:t>
        </w:r>
      </w:ins>
    </w:p>
    <w:p w14:paraId="4F821F0E" w14:textId="23D3B4D6" w:rsidR="000A0BB2" w:rsidRDefault="00A9004C" w:rsidP="003F6172">
      <w:pPr>
        <w:spacing w:line="480" w:lineRule="auto"/>
        <w:rPr>
          <w:rFonts w:ascii="Calibri" w:eastAsia="Calibri" w:hAnsi="Calibri" w:cs="Calibri"/>
        </w:rPr>
      </w:pPr>
      <w:ins w:id="61" w:author="William Lamb" w:date="2018-06-20T11:11:00Z">
        <w:r>
          <w:rPr>
            <w:rFonts w:ascii="Calibri" w:eastAsia="Calibri" w:hAnsi="Calibri" w:cs="Calibri"/>
          </w:rPr>
          <w:t xml:space="preserve">(these are results, when we actually look). </w:t>
        </w:r>
      </w:ins>
      <w:del w:id="62" w:author="William Lamb" w:date="2018-06-20T11:16:00Z">
        <w:r w:rsidR="00E94E7A" w:rsidDel="00A9004C">
          <w:rPr>
            <w:rFonts w:ascii="Calibri" w:eastAsia="Calibri" w:hAnsi="Calibri" w:cs="Calibri"/>
          </w:rPr>
          <w:delText>Our analysis highlights t</w:delText>
        </w:r>
        <w:r w:rsidR="00064E70" w:rsidDel="00A9004C">
          <w:rPr>
            <w:rFonts w:ascii="Calibri" w:eastAsia="Calibri" w:hAnsi="Calibri" w:cs="Calibri"/>
          </w:rPr>
          <w:delText xml:space="preserve">hree </w:delText>
        </w:r>
        <w:r w:rsidR="00E94E7A" w:rsidDel="00A9004C">
          <w:rPr>
            <w:rFonts w:ascii="Calibri" w:eastAsia="Calibri" w:hAnsi="Calibri" w:cs="Calibri"/>
          </w:rPr>
          <w:delText xml:space="preserve">basic problems that </w:delText>
        </w:r>
        <w:commentRangeStart w:id="63"/>
        <w:commentRangeStart w:id="64"/>
        <w:r w:rsidR="008A43D2" w:rsidDel="00A9004C">
          <w:rPr>
            <w:rFonts w:ascii="Calibri" w:eastAsia="Calibri" w:hAnsi="Calibri" w:cs="Calibri"/>
          </w:rPr>
          <w:delText>hinder</w:delText>
        </w:r>
        <w:r w:rsidR="005A61F8" w:rsidDel="00A9004C">
          <w:rPr>
            <w:rFonts w:ascii="Calibri" w:eastAsia="Calibri" w:hAnsi="Calibri" w:cs="Calibri"/>
          </w:rPr>
          <w:delText xml:space="preserve"> learning</w:delText>
        </w:r>
        <w:commentRangeEnd w:id="63"/>
        <w:r w:rsidR="00ED6239" w:rsidDel="00A9004C">
          <w:rPr>
            <w:rStyle w:val="CommentReference"/>
          </w:rPr>
          <w:commentReference w:id="63"/>
        </w:r>
        <w:commentRangeEnd w:id="64"/>
        <w:r w:rsidR="00D66DCB" w:rsidDel="00A9004C">
          <w:rPr>
            <w:rStyle w:val="CommentReference"/>
          </w:rPr>
          <w:commentReference w:id="64"/>
        </w:r>
        <w:r w:rsidR="005A61F8" w:rsidDel="00A9004C">
          <w:rPr>
            <w:rFonts w:ascii="Calibri" w:eastAsia="Calibri" w:hAnsi="Calibri" w:cs="Calibri"/>
          </w:rPr>
          <w:delText xml:space="preserve"> </w:delText>
        </w:r>
        <w:r w:rsidR="003C71AA" w:rsidDel="00A9004C">
          <w:rPr>
            <w:rFonts w:ascii="Calibri" w:eastAsia="Calibri" w:hAnsi="Calibri" w:cs="Calibri"/>
          </w:rPr>
          <w:delText>from urban cases</w:delText>
        </w:r>
        <w:r w:rsidR="005A61F8" w:rsidDel="00A9004C">
          <w:rPr>
            <w:rFonts w:ascii="Calibri" w:eastAsia="Calibri" w:hAnsi="Calibri" w:cs="Calibri"/>
          </w:rPr>
          <w:delText>.</w:delText>
        </w:r>
        <w:r w:rsidR="00206897" w:rsidDel="00A9004C">
          <w:rPr>
            <w:rFonts w:ascii="Calibri" w:eastAsia="Calibri" w:hAnsi="Calibri" w:cs="Calibri"/>
          </w:rPr>
          <w:delText xml:space="preserve"> </w:delText>
        </w:r>
      </w:del>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436F5308" w:rsidR="003976BB" w:rsidRDefault="001B3F48" w:rsidP="0072400C">
      <w:pPr>
        <w:spacing w:line="480" w:lineRule="auto"/>
        <w:rPr>
          <w:rFonts w:ascii="Calibri" w:eastAsia="Calibri" w:hAnsi="Calibri" w:cs="Calibri"/>
        </w:rPr>
      </w:pPr>
      <w:r>
        <w:rPr>
          <w:rFonts w:ascii="Calibri" w:eastAsia="Calibri" w:hAnsi="Calibri" w:cs="Calibri"/>
        </w:rPr>
        <w:lastRenderedPageBreak/>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41&lt;/sup&gt;", "plainTextFormattedCitation" : "2,3,41", "previouslyFormattedCitation" : "&lt;sup&gt;2,3,40&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2,3,41</w:t>
      </w:r>
      <w:r w:rsidR="003976BB">
        <w:rPr>
          <w:rFonts w:ascii="Calibri" w:eastAsia="Calibri" w:hAnsi="Calibri" w:cs="Calibri"/>
        </w:rPr>
        <w:fldChar w:fldCharType="end"/>
      </w:r>
      <w:r w:rsidR="003976BB">
        <w:rPr>
          <w:rFonts w:ascii="Calibri" w:eastAsia="Calibri" w:hAnsi="Calibri" w:cs="Calibri"/>
        </w:rPr>
        <w:t xml:space="preserve">. </w:t>
      </w:r>
    </w:p>
    <w:p w14:paraId="1CA93870" w14:textId="77777777" w:rsidR="00C01733" w:rsidRDefault="00E2030E">
      <w:pPr>
        <w:spacing w:line="480" w:lineRule="auto"/>
        <w:rPr>
          <w:ins w:id="65" w:author="William Lamb" w:date="2018-06-20T11:24:00Z"/>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2&lt;/sup&gt;", "plainTextFormattedCitation" : "52", "previouslyFormattedCitation" : "&lt;sup&gt;51&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2</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3&lt;/sup&gt;", "plainTextFormattedCitation" : "53", "previouslyFormattedCitation" : "&lt;sup&gt;52&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3</w:t>
      </w:r>
      <w:r w:rsidR="00BC6DD9">
        <w:rPr>
          <w:rFonts w:ascii="Calibri" w:eastAsia="Calibri" w:hAnsi="Calibri" w:cs="Calibri"/>
        </w:rPr>
        <w:fldChar w:fldCharType="end"/>
      </w:r>
      <w:r w:rsidR="005E6761">
        <w:rPr>
          <w:rFonts w:ascii="Calibri" w:eastAsia="Calibri" w:hAnsi="Calibri" w:cs="Calibri"/>
        </w:rPr>
        <w:t>.</w:t>
      </w:r>
    </w:p>
    <w:p w14:paraId="0BCD28D9" w14:textId="4A9B8F20" w:rsidR="00A9004C" w:rsidRDefault="00C01733">
      <w:pPr>
        <w:spacing w:line="480" w:lineRule="auto"/>
        <w:rPr>
          <w:rFonts w:ascii="Calibri" w:eastAsia="Calibri" w:hAnsi="Calibri" w:cs="Calibri"/>
        </w:rPr>
      </w:pPr>
      <w:ins w:id="66" w:author="William Lamb" w:date="2018-06-20T11:24:00Z">
        <w:r>
          <w:rPr>
            <w:rFonts w:ascii="Calibri" w:eastAsia="Calibri" w:hAnsi="Calibri" w:cs="Calibri"/>
          </w:rPr>
          <w:t xml:space="preserve">Shobakar Dhakal, </w:t>
        </w:r>
      </w:ins>
      <w:ins w:id="67" w:author="William Lamb" w:date="2018-06-20T11:27:00Z">
        <w:r>
          <w:rPr>
            <w:rFonts w:ascii="Calibri" w:eastAsia="Calibri" w:hAnsi="Calibri" w:cs="Calibri"/>
          </w:rPr>
          <w:t xml:space="preserve">Xuemei Bai, </w:t>
        </w:r>
      </w:ins>
      <w:ins w:id="68" w:author="William Lamb" w:date="2018-06-20T11:28:00Z">
        <w:r>
          <w:rPr>
            <w:rFonts w:ascii="Calibri" w:eastAsia="Calibri" w:hAnsi="Calibri" w:cs="Calibri"/>
          </w:rPr>
          <w:t xml:space="preserve">Shuaib Lwasa, </w:t>
        </w:r>
      </w:ins>
      <w:ins w:id="69" w:author="William Lamb" w:date="2018-06-20T11:29:00Z">
        <w:r>
          <w:rPr>
            <w:rFonts w:ascii="Calibri" w:eastAsia="Calibri" w:hAnsi="Calibri" w:cs="Calibri"/>
          </w:rPr>
          <w:t>Arnulf,</w:t>
        </w:r>
      </w:ins>
      <w:ins w:id="70" w:author="William Lamb" w:date="2018-06-20T11:30:00Z">
        <w:r>
          <w:rPr>
            <w:rFonts w:ascii="Calibri" w:eastAsia="Calibri" w:hAnsi="Calibri" w:cs="Calibri"/>
          </w:rPr>
          <w:t xml:space="preserve"> Paul</w:t>
        </w:r>
      </w:ins>
      <w:bookmarkStart w:id="71" w:name="_GoBack"/>
      <w:bookmarkEnd w:id="71"/>
      <w:del w:id="72" w:author="William Lamb" w:date="2018-06-20T11:23:00Z">
        <w:r w:rsidR="005E6761" w:rsidDel="00C01733">
          <w:rPr>
            <w:rFonts w:ascii="Calibri" w:eastAsia="Calibri" w:hAnsi="Calibri" w:cs="Calibri"/>
          </w:rPr>
          <w:delText xml:space="preserve"> </w:delText>
        </w:r>
      </w:del>
    </w:p>
    <w:p w14:paraId="36E8C4F4" w14:textId="16B37A13" w:rsidR="00140402" w:rsidRDefault="009A072D">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needed in the field. F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ins w:id="73" w:author="William Lamb" w:date="2018-06-20T11:22:00Z">
        <w:r w:rsidR="00C01733">
          <w:rPr>
            <w:rFonts w:ascii="Calibri" w:eastAsia="Calibri" w:hAnsi="Calibri" w:cs="Calibri"/>
          </w:rPr>
          <w:t xml:space="preserve">synthetic </w:t>
        </w:r>
      </w:ins>
      <w:r w:rsidR="008A2623">
        <w:rPr>
          <w:rFonts w:ascii="Calibri" w:eastAsia="Calibri" w:hAnsi="Calibri" w:cs="Calibri"/>
        </w:rPr>
        <w:t xml:space="preserve">global urban science, no case study should be left behind. </w:t>
      </w: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lastRenderedPageBreak/>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74"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74"/>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891F344"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 xml:space="preserve">12,918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3,440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0DAED3E6"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4&lt;/sup&gt;", "plainTextFormattedCitation" : "54", "previouslyFormattedCitation" : "&lt;sup&gt;53&lt;/sup&gt;" }, "properties" : { "noteIndex" : 0 }, "schema" : "https://github.com/citation-style-language/schema/raw/master/csl-citation.json" }</w:instrText>
      </w:r>
      <w:r w:rsidR="000B5AD6">
        <w:rPr>
          <w:rFonts w:ascii="Calibri" w:eastAsia="Calibri" w:hAnsi="Calibri" w:cs="Calibri"/>
        </w:rPr>
        <w:fldChar w:fldCharType="separate"/>
      </w:r>
      <w:r w:rsidR="00745665" w:rsidRPr="00745665">
        <w:rPr>
          <w:rFonts w:ascii="Calibri" w:eastAsia="Calibri" w:hAnsi="Calibri" w:cs="Calibri"/>
          <w:noProof/>
          <w:vertAlign w:val="superscript"/>
        </w:rPr>
        <w:t>54</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5&lt;/sup&gt;", "plainTextFormattedCitation" : "55", "previouslyFormattedCitation" : "&lt;sup&gt;54&lt;/sup&gt;" }, "properties" : { "noteIndex" : 0 }, "schema" : "https://github.com/citation-style-language/schema/raw/master/csl-citation.json" }</w:instrText>
      </w:r>
      <w:r w:rsidR="007179F3">
        <w:rPr>
          <w:rFonts w:ascii="Calibri" w:eastAsia="Calibri" w:hAnsi="Calibri" w:cs="Calibri"/>
        </w:rPr>
        <w:fldChar w:fldCharType="separate"/>
      </w:r>
      <w:r w:rsidR="00745665" w:rsidRPr="00745665">
        <w:rPr>
          <w:rFonts w:ascii="Calibri" w:eastAsia="Calibri" w:hAnsi="Calibri" w:cs="Calibri"/>
          <w:noProof/>
          <w:vertAlign w:val="superscript"/>
        </w:rPr>
        <w:t>55</w:t>
      </w:r>
      <w:r w:rsidR="007179F3">
        <w:rPr>
          <w:rFonts w:ascii="Calibri" w:eastAsia="Calibri" w:hAnsi="Calibri" w:cs="Calibri"/>
        </w:rPr>
        <w:fldChar w:fldCharType="end"/>
      </w:r>
      <w:r>
        <w:rPr>
          <w:rFonts w:ascii="Calibri" w:eastAsia="Calibri" w:hAnsi="Calibri" w:cs="Calibri"/>
        </w:rPr>
        <w:t xml:space="preserve"> to a matrix of documents × term</w:t>
      </w:r>
      <w:ins w:id="75" w:author="Max Callaghan" w:date="2018-06-18T16:27:00Z">
        <w:r w:rsidR="00103FC8">
          <w:rPr>
            <w:rFonts w:ascii="Calibri" w:eastAsia="Calibri" w:hAnsi="Calibri" w:cs="Calibri"/>
          </w:rPr>
          <w:t>s</w:t>
        </w:r>
      </w:ins>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 and topics by term</w:t>
      </w:r>
      <w:commentRangeStart w:id="76"/>
      <w:r w:rsidR="002A6A5B">
        <w:rPr>
          <w:rFonts w:ascii="Calibri" w:eastAsia="Calibri" w:hAnsi="Calibri" w:cs="Calibri"/>
        </w:rPr>
        <w:t>.</w:t>
      </w:r>
      <w:commentRangeEnd w:id="76"/>
      <w:r w:rsidR="002A6A5B">
        <w:rPr>
          <w:rStyle w:val="CommentReference"/>
        </w:rPr>
        <w:commentReference w:id="76"/>
      </w:r>
      <w:ins w:id="77" w:author="Max Callaghan" w:date="2018-06-18T16:29:00Z">
        <w:r w:rsidR="00103FC8">
          <w:rPr>
            <w:rFonts w:ascii="Calibri" w:eastAsia="Calibri" w:hAnsi="Calibri" w:cs="Calibri"/>
          </w:rPr>
          <w:t xml:space="preserve"> </w:t>
        </w:r>
      </w:ins>
      <w:ins w:id="78" w:author="Max Callaghan" w:date="2018-06-18T16:32:00Z">
        <w:r w:rsidR="00103FC8">
          <w:rPr>
            <w:rFonts w:ascii="Calibri" w:eastAsia="Calibri" w:hAnsi="Calibri" w:cs="Calibri"/>
          </w:rPr>
          <w:t xml:space="preserve">Higher document-topic scores indicate documents where words associated with the topic appear; higher topic-term scores indicate </w:t>
        </w:r>
        <w:r w:rsidR="00103FC8">
          <w:rPr>
            <w:rFonts w:ascii="Calibri" w:eastAsia="Calibri" w:hAnsi="Calibri" w:cs="Calibri"/>
          </w:rPr>
          <w:lastRenderedPageBreak/>
          <w:t xml:space="preserve">the </w:t>
        </w:r>
      </w:ins>
      <w:ins w:id="79" w:author="Max Callaghan" w:date="2018-06-18T16:38:00Z">
        <w:r w:rsidR="00604C0C">
          <w:rPr>
            <w:rFonts w:ascii="Calibri" w:eastAsia="Calibri" w:hAnsi="Calibri" w:cs="Calibri"/>
          </w:rPr>
          <w:t>strength of an association between a word and a topic</w:t>
        </w:r>
      </w:ins>
      <w:ins w:id="80" w:author="Max Callaghan" w:date="2018-06-18T16:32:00Z">
        <w:r w:rsidR="00103FC8">
          <w:rPr>
            <w:rFonts w:ascii="Calibri" w:eastAsia="Calibri" w:hAnsi="Calibri" w:cs="Calibri"/>
          </w:rPr>
          <w:t>.</w:t>
        </w:r>
      </w:ins>
      <w:ins w:id="81" w:author="Max Callaghan" w:date="2018-06-18T16:40:00Z">
        <w:r w:rsidR="00604C0C">
          <w:rPr>
            <w:rFonts w:ascii="Calibri" w:eastAsia="Calibri" w:hAnsi="Calibri" w:cs="Calibri"/>
          </w:rPr>
          <w:t xml:space="preserve"> The marginal topic distribution for each topic denotes the sum of document-topic scores for that topic as a proportion of the sum of all document-topic scores.</w:t>
        </w:r>
      </w:ins>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ins w:id="82" w:author="Max Callaghan" w:date="2018-06-18T16:29:00Z">
        <w:r w:rsidR="00103FC8">
          <w:rPr>
            <w:rFonts w:ascii="Calibri" w:eastAsia="Calibri" w:hAnsi="Calibri" w:cs="Calibri"/>
          </w:rPr>
          <w:t>document-</w:t>
        </w:r>
      </w:ins>
      <w:r w:rsidR="00615324">
        <w:rPr>
          <w:rFonts w:ascii="Calibri" w:eastAsia="Calibri" w:hAnsi="Calibri" w:cs="Calibri"/>
        </w:rPr>
        <w:t>topic</w:t>
      </w:r>
      <w:ins w:id="83" w:author="Max Callaghan" w:date="2018-06-18T16:29:00Z">
        <w:r w:rsidR="00103FC8">
          <w:rPr>
            <w:rFonts w:ascii="Calibri" w:eastAsia="Calibri" w:hAnsi="Calibri" w:cs="Calibri"/>
          </w:rPr>
          <w:t xml:space="preserve"> score</w:t>
        </w:r>
      </w:ins>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50F4995F" w14:textId="1EE8DC22" w:rsidR="00745665" w:rsidRPr="00745665" w:rsidRDefault="0024728A" w:rsidP="00745665">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45665" w:rsidRPr="00745665">
        <w:rPr>
          <w:rFonts w:ascii="Calibri" w:hAnsi="Calibri" w:cs="Calibri"/>
          <w:noProof/>
          <w:szCs w:val="24"/>
        </w:rPr>
        <w:t>1.</w:t>
      </w:r>
      <w:r w:rsidR="00745665" w:rsidRPr="00745665">
        <w:rPr>
          <w:rFonts w:ascii="Calibri" w:hAnsi="Calibri" w:cs="Calibri"/>
          <w:noProof/>
          <w:szCs w:val="24"/>
        </w:rPr>
        <w:tab/>
        <w:t xml:space="preserve">Lamb, W. F. W. F., Callaghan, M. W., Creutzig, F., Khosla, R. &amp; Minx, J. C. The literature landscape on 1.5°C Climate Change and Cities. </w:t>
      </w:r>
      <w:r w:rsidR="00745665" w:rsidRPr="00745665">
        <w:rPr>
          <w:rFonts w:ascii="Calibri" w:hAnsi="Calibri" w:cs="Calibri"/>
          <w:i/>
          <w:iCs/>
          <w:noProof/>
          <w:szCs w:val="24"/>
        </w:rPr>
        <w:t>Curr. Opin. Environ. Sustain.</w:t>
      </w:r>
      <w:r w:rsidR="00745665" w:rsidRPr="00745665">
        <w:rPr>
          <w:rFonts w:ascii="Calibri" w:hAnsi="Calibri" w:cs="Calibri"/>
          <w:noProof/>
          <w:szCs w:val="24"/>
        </w:rPr>
        <w:t xml:space="preserve"> </w:t>
      </w:r>
      <w:r w:rsidR="00745665" w:rsidRPr="00745665">
        <w:rPr>
          <w:rFonts w:ascii="Calibri" w:hAnsi="Calibri" w:cs="Calibri"/>
          <w:b/>
          <w:bCs/>
          <w:noProof/>
          <w:szCs w:val="24"/>
        </w:rPr>
        <w:t>30,</w:t>
      </w:r>
      <w:r w:rsidR="00745665" w:rsidRPr="00745665">
        <w:rPr>
          <w:rFonts w:ascii="Calibri" w:hAnsi="Calibri" w:cs="Calibri"/>
          <w:noProof/>
          <w:szCs w:val="24"/>
        </w:rPr>
        <w:t xml:space="preserve"> 26–34 (2018).</w:t>
      </w:r>
    </w:p>
    <w:p w14:paraId="52ACC3E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w:t>
      </w:r>
      <w:r w:rsidRPr="00745665">
        <w:rPr>
          <w:rFonts w:ascii="Calibri" w:hAnsi="Calibri" w:cs="Calibri"/>
          <w:noProof/>
          <w:szCs w:val="24"/>
        </w:rPr>
        <w:tab/>
        <w:t xml:space="preserve">Acuto, M., Parnell, S. &amp; Seto, K. C. Building a global urban science. </w:t>
      </w:r>
      <w:r w:rsidRPr="00745665">
        <w:rPr>
          <w:rFonts w:ascii="Calibri" w:hAnsi="Calibri" w:cs="Calibri"/>
          <w:i/>
          <w:iCs/>
          <w:noProof/>
          <w:szCs w:val="24"/>
        </w:rPr>
        <w:t>Nat. Sustain.</w:t>
      </w:r>
      <w:r w:rsidRPr="00745665">
        <w:rPr>
          <w:rFonts w:ascii="Calibri" w:hAnsi="Calibri" w:cs="Calibri"/>
          <w:noProof/>
          <w:szCs w:val="24"/>
        </w:rPr>
        <w:t xml:space="preserve"> </w:t>
      </w:r>
      <w:r w:rsidRPr="00745665">
        <w:rPr>
          <w:rFonts w:ascii="Calibri" w:hAnsi="Calibri" w:cs="Calibri"/>
          <w:b/>
          <w:bCs/>
          <w:noProof/>
          <w:szCs w:val="24"/>
        </w:rPr>
        <w:t>1,</w:t>
      </w:r>
      <w:r w:rsidRPr="00745665">
        <w:rPr>
          <w:rFonts w:ascii="Calibri" w:hAnsi="Calibri" w:cs="Calibri"/>
          <w:noProof/>
          <w:szCs w:val="24"/>
        </w:rPr>
        <w:t xml:space="preserve"> 2–4 (2018).</w:t>
      </w:r>
    </w:p>
    <w:p w14:paraId="48E542F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w:t>
      </w:r>
      <w:r w:rsidRPr="00745665">
        <w:rPr>
          <w:rFonts w:ascii="Calibri" w:hAnsi="Calibri" w:cs="Calibri"/>
          <w:noProof/>
          <w:szCs w:val="24"/>
        </w:rPr>
        <w:tab/>
        <w:t xml:space="preserve">Acuto, M. &amp; Susan, P. Leave no city behind. </w:t>
      </w:r>
      <w:r w:rsidRPr="00745665">
        <w:rPr>
          <w:rFonts w:ascii="Calibri" w:hAnsi="Calibri" w:cs="Calibri"/>
          <w:i/>
          <w:iCs/>
          <w:noProof/>
          <w:szCs w:val="24"/>
        </w:rPr>
        <w:t>Science (80-. ).</w:t>
      </w:r>
      <w:r w:rsidRPr="00745665">
        <w:rPr>
          <w:rFonts w:ascii="Calibri" w:hAnsi="Calibri" w:cs="Calibri"/>
          <w:noProof/>
          <w:szCs w:val="24"/>
        </w:rPr>
        <w:t xml:space="preserve"> </w:t>
      </w:r>
      <w:r w:rsidRPr="00745665">
        <w:rPr>
          <w:rFonts w:ascii="Calibri" w:hAnsi="Calibri" w:cs="Calibri"/>
          <w:b/>
          <w:bCs/>
          <w:noProof/>
          <w:szCs w:val="24"/>
        </w:rPr>
        <w:t>352,</w:t>
      </w:r>
      <w:r w:rsidRPr="00745665">
        <w:rPr>
          <w:rFonts w:ascii="Calibri" w:hAnsi="Calibri" w:cs="Calibri"/>
          <w:noProof/>
          <w:szCs w:val="24"/>
        </w:rPr>
        <w:t xml:space="preserve"> 873 (2016).</w:t>
      </w:r>
    </w:p>
    <w:p w14:paraId="1E4634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w:t>
      </w:r>
      <w:r w:rsidRPr="00745665">
        <w:rPr>
          <w:rFonts w:ascii="Calibri" w:hAnsi="Calibri" w:cs="Calibri"/>
          <w:noProof/>
          <w:szCs w:val="24"/>
        </w:rPr>
        <w:tab/>
        <w:t xml:space="preserve">Minx, J. C., Callaghan, M., Lamb, W. F., Garard, J. &amp; Edenhofer, O. Learning about climate change solutions in the IPCC and beyond. </w:t>
      </w:r>
      <w:r w:rsidRPr="00745665">
        <w:rPr>
          <w:rFonts w:ascii="Calibri" w:hAnsi="Calibri" w:cs="Calibri"/>
          <w:i/>
          <w:iCs/>
          <w:noProof/>
          <w:szCs w:val="24"/>
        </w:rPr>
        <w:t>Environ. Sci. Policy</w:t>
      </w:r>
      <w:r w:rsidRPr="00745665">
        <w:rPr>
          <w:rFonts w:ascii="Calibri" w:hAnsi="Calibri" w:cs="Calibri"/>
          <w:noProof/>
          <w:szCs w:val="24"/>
        </w:rPr>
        <w:t xml:space="preserve"> </w:t>
      </w:r>
      <w:r w:rsidRPr="00745665">
        <w:rPr>
          <w:rFonts w:ascii="Calibri" w:hAnsi="Calibri" w:cs="Calibri"/>
          <w:b/>
          <w:bCs/>
          <w:noProof/>
          <w:szCs w:val="24"/>
        </w:rPr>
        <w:t>77,</w:t>
      </w:r>
      <w:r w:rsidRPr="00745665">
        <w:rPr>
          <w:rFonts w:ascii="Calibri" w:hAnsi="Calibri" w:cs="Calibri"/>
          <w:noProof/>
          <w:szCs w:val="24"/>
        </w:rPr>
        <w:t xml:space="preserve"> (2017).</w:t>
      </w:r>
    </w:p>
    <w:p w14:paraId="065FA6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w:t>
      </w:r>
      <w:r w:rsidRPr="00745665">
        <w:rPr>
          <w:rFonts w:ascii="Calibri" w:hAnsi="Calibri" w:cs="Calibri"/>
          <w:noProof/>
          <w:szCs w:val="24"/>
        </w:rPr>
        <w:tab/>
        <w:t xml:space="preserve">Creutzig, F., Baiocchi, G., Bierkandt, R., Pichler, P.-P. &amp; Seto, K. C. Global typology of urban energy use and potentials for an urbanization mitigation wedge. </w:t>
      </w:r>
      <w:r w:rsidRPr="00745665">
        <w:rPr>
          <w:rFonts w:ascii="Calibri" w:hAnsi="Calibri" w:cs="Calibri"/>
          <w:i/>
          <w:iCs/>
          <w:noProof/>
          <w:szCs w:val="24"/>
        </w:rPr>
        <w:t>Proc. Natl. Acad. Sci.</w:t>
      </w:r>
      <w:r w:rsidRPr="00745665">
        <w:rPr>
          <w:rFonts w:ascii="Calibri" w:hAnsi="Calibri" w:cs="Calibri"/>
          <w:noProof/>
          <w:szCs w:val="24"/>
        </w:rPr>
        <w:t xml:space="preserve"> (2015). doi:10.1073/pnas.1315545112</w:t>
      </w:r>
    </w:p>
    <w:p w14:paraId="1E915A3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6.</w:t>
      </w:r>
      <w:r w:rsidRPr="00745665">
        <w:rPr>
          <w:rFonts w:ascii="Calibri" w:hAnsi="Calibri" w:cs="Calibri"/>
          <w:noProof/>
          <w:szCs w:val="24"/>
        </w:rPr>
        <w:tab/>
        <w:t xml:space="preserve">Grandin, J., Haarstad, H., Kjærås, K. &amp; Bouzarovski, S. The politics of rapid urban transformation.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6–22 (2018).</w:t>
      </w:r>
    </w:p>
    <w:p w14:paraId="493E68A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7.</w:t>
      </w:r>
      <w:r w:rsidRPr="00745665">
        <w:rPr>
          <w:rFonts w:ascii="Calibri" w:hAnsi="Calibri" w:cs="Calibri"/>
          <w:noProof/>
          <w:szCs w:val="24"/>
        </w:rPr>
        <w:tab/>
        <w:t xml:space="preserve">UN DESA. </w:t>
      </w:r>
      <w:r w:rsidRPr="00745665">
        <w:rPr>
          <w:rFonts w:ascii="Calibri" w:hAnsi="Calibri" w:cs="Calibri"/>
          <w:i/>
          <w:iCs/>
          <w:noProof/>
          <w:szCs w:val="24"/>
        </w:rPr>
        <w:t>World Urbanization Prospects: The 2014 Revision</w:t>
      </w:r>
      <w:r w:rsidRPr="00745665">
        <w:rPr>
          <w:rFonts w:ascii="Calibri" w:hAnsi="Calibri" w:cs="Calibri"/>
          <w:noProof/>
          <w:szCs w:val="24"/>
        </w:rPr>
        <w:t>. (United Nations, Department of Economic and Social Affairs, Population Division, 2015).</w:t>
      </w:r>
    </w:p>
    <w:p w14:paraId="7A4116B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8.</w:t>
      </w:r>
      <w:r w:rsidRPr="00745665">
        <w:rPr>
          <w:rFonts w:ascii="Calibri" w:hAnsi="Calibri" w:cs="Calibri"/>
          <w:noProof/>
          <w:szCs w:val="24"/>
        </w:rPr>
        <w:tab/>
        <w:t xml:space="preserve">Kartha, S. </w:t>
      </w:r>
      <w:r w:rsidRPr="00745665">
        <w:rPr>
          <w:rFonts w:ascii="Calibri" w:hAnsi="Calibri" w:cs="Calibri"/>
          <w:i/>
          <w:iCs/>
          <w:noProof/>
          <w:szCs w:val="24"/>
        </w:rPr>
        <w:t>et al.</w:t>
      </w:r>
      <w:r w:rsidRPr="00745665">
        <w:rPr>
          <w:rFonts w:ascii="Calibri" w:hAnsi="Calibri" w:cs="Calibri"/>
          <w:noProof/>
          <w:szCs w:val="24"/>
        </w:rPr>
        <w:t xml:space="preserve"> Cascading biases against poorer countrie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348–349 (2018).</w:t>
      </w:r>
    </w:p>
    <w:p w14:paraId="2E1090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9.</w:t>
      </w:r>
      <w:r w:rsidRPr="00745665">
        <w:rPr>
          <w:rFonts w:ascii="Calibri" w:hAnsi="Calibri" w:cs="Calibri"/>
          <w:noProof/>
          <w:szCs w:val="24"/>
        </w:rPr>
        <w:tab/>
        <w:t xml:space="preserve">Sallis, J. F. </w:t>
      </w:r>
      <w:r w:rsidRPr="00745665">
        <w:rPr>
          <w:rFonts w:ascii="Calibri" w:hAnsi="Calibri" w:cs="Calibri"/>
          <w:i/>
          <w:iCs/>
          <w:noProof/>
          <w:szCs w:val="24"/>
        </w:rPr>
        <w:t>et al.</w:t>
      </w:r>
      <w:r w:rsidRPr="00745665">
        <w:rPr>
          <w:rFonts w:ascii="Calibri" w:hAnsi="Calibri" w:cs="Calibri"/>
          <w:noProof/>
          <w:szCs w:val="24"/>
        </w:rPr>
        <w:t xml:space="preserve"> Use of science to guide city planning policy and practice: how to achieve healthy and sustainable future cities. </w:t>
      </w:r>
      <w:r w:rsidRPr="00745665">
        <w:rPr>
          <w:rFonts w:ascii="Calibri" w:hAnsi="Calibri" w:cs="Calibri"/>
          <w:i/>
          <w:iCs/>
          <w:noProof/>
          <w:szCs w:val="24"/>
        </w:rPr>
        <w:t>Lancet</w:t>
      </w:r>
      <w:r w:rsidRPr="00745665">
        <w:rPr>
          <w:rFonts w:ascii="Calibri" w:hAnsi="Calibri" w:cs="Calibri"/>
          <w:noProof/>
          <w:szCs w:val="24"/>
        </w:rPr>
        <w:t xml:space="preserve"> </w:t>
      </w:r>
      <w:r w:rsidRPr="00745665">
        <w:rPr>
          <w:rFonts w:ascii="Calibri" w:hAnsi="Calibri" w:cs="Calibri"/>
          <w:b/>
          <w:bCs/>
          <w:noProof/>
          <w:szCs w:val="24"/>
        </w:rPr>
        <w:t>388,</w:t>
      </w:r>
      <w:r w:rsidRPr="00745665">
        <w:rPr>
          <w:rFonts w:ascii="Calibri" w:hAnsi="Calibri" w:cs="Calibri"/>
          <w:noProof/>
          <w:szCs w:val="24"/>
        </w:rPr>
        <w:t xml:space="preserve"> 2936–2947 (2016).</w:t>
      </w:r>
    </w:p>
    <w:p w14:paraId="4C86E5B7"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0.</w:t>
      </w:r>
      <w:r w:rsidRPr="00745665">
        <w:rPr>
          <w:rFonts w:ascii="Calibri" w:hAnsi="Calibri" w:cs="Calibri"/>
          <w:noProof/>
          <w:szCs w:val="24"/>
        </w:rPr>
        <w:tab/>
        <w:t xml:space="preserve">Gonzalez-Brambila, C. N., Reyes-Gonzalez, L., Veloso, F. &amp; Perez-Angón, M. A. The scientific impact of developing nations. </w:t>
      </w:r>
      <w:r w:rsidRPr="00745665">
        <w:rPr>
          <w:rFonts w:ascii="Calibri" w:hAnsi="Calibri" w:cs="Calibri"/>
          <w:i/>
          <w:iCs/>
          <w:noProof/>
          <w:szCs w:val="24"/>
        </w:rPr>
        <w:t>PLoS One</w:t>
      </w:r>
      <w:r w:rsidRPr="00745665">
        <w:rPr>
          <w:rFonts w:ascii="Calibri" w:hAnsi="Calibri" w:cs="Calibri"/>
          <w:noProof/>
          <w:szCs w:val="24"/>
        </w:rPr>
        <w:t xml:space="preserve"> </w:t>
      </w:r>
      <w:r w:rsidRPr="00745665">
        <w:rPr>
          <w:rFonts w:ascii="Calibri" w:hAnsi="Calibri" w:cs="Calibri"/>
          <w:b/>
          <w:bCs/>
          <w:noProof/>
          <w:szCs w:val="24"/>
        </w:rPr>
        <w:t>11,</w:t>
      </w:r>
      <w:r w:rsidRPr="00745665">
        <w:rPr>
          <w:rFonts w:ascii="Calibri" w:hAnsi="Calibri" w:cs="Calibri"/>
          <w:noProof/>
          <w:szCs w:val="24"/>
        </w:rPr>
        <w:t xml:space="preserve"> (2016).</w:t>
      </w:r>
    </w:p>
    <w:p w14:paraId="6E276B8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1.</w:t>
      </w:r>
      <w:r w:rsidRPr="00745665">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63,</w:t>
      </w:r>
      <w:r w:rsidRPr="00745665">
        <w:rPr>
          <w:rFonts w:ascii="Calibri" w:hAnsi="Calibri" w:cs="Calibri"/>
          <w:noProof/>
          <w:szCs w:val="24"/>
        </w:rPr>
        <w:t xml:space="preserve"> 696–707 (2013).</w:t>
      </w:r>
    </w:p>
    <w:p w14:paraId="79560AC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12.</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rban infrastructure choices structure climate solution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6,</w:t>
      </w:r>
      <w:r w:rsidRPr="00745665">
        <w:rPr>
          <w:rFonts w:ascii="Calibri" w:hAnsi="Calibri" w:cs="Calibri"/>
          <w:noProof/>
          <w:szCs w:val="24"/>
        </w:rPr>
        <w:t xml:space="preserve"> 1054 (2016).</w:t>
      </w:r>
    </w:p>
    <w:p w14:paraId="74E7D57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3.</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Towards demand-side solutions for mitigating climate change.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260–271 (2018).</w:t>
      </w:r>
    </w:p>
    <w:p w14:paraId="7CF6504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4.</w:t>
      </w:r>
      <w:r w:rsidRPr="00745665">
        <w:rPr>
          <w:rFonts w:ascii="Calibri" w:hAnsi="Calibri" w:cs="Calibri"/>
          <w:noProof/>
          <w:szCs w:val="24"/>
        </w:rPr>
        <w:tab/>
        <w:t xml:space="preserve">Steinberg, P. F. Can We Generalize from Case Studies? </w:t>
      </w:r>
      <w:r w:rsidRPr="00745665">
        <w:rPr>
          <w:rFonts w:ascii="Calibri" w:hAnsi="Calibri" w:cs="Calibri"/>
          <w:i/>
          <w:iCs/>
          <w:noProof/>
          <w:szCs w:val="24"/>
        </w:rPr>
        <w:t>Glob. Environ. Polit.</w:t>
      </w:r>
      <w:r w:rsidRPr="00745665">
        <w:rPr>
          <w:rFonts w:ascii="Calibri" w:hAnsi="Calibri" w:cs="Calibri"/>
          <w:noProof/>
          <w:szCs w:val="24"/>
        </w:rPr>
        <w:t xml:space="preserve"> </w:t>
      </w:r>
      <w:r w:rsidRPr="00745665">
        <w:rPr>
          <w:rFonts w:ascii="Calibri" w:hAnsi="Calibri" w:cs="Calibri"/>
          <w:b/>
          <w:bCs/>
          <w:noProof/>
          <w:szCs w:val="24"/>
        </w:rPr>
        <w:t>15,</w:t>
      </w:r>
      <w:r w:rsidRPr="00745665">
        <w:rPr>
          <w:rFonts w:ascii="Calibri" w:hAnsi="Calibri" w:cs="Calibri"/>
          <w:noProof/>
          <w:szCs w:val="24"/>
        </w:rPr>
        <w:t xml:space="preserve"> 152–175 (2015).</w:t>
      </w:r>
    </w:p>
    <w:p w14:paraId="1073EB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5.</w:t>
      </w:r>
      <w:r w:rsidRPr="00745665">
        <w:rPr>
          <w:rFonts w:ascii="Calibri" w:hAnsi="Calibri" w:cs="Calibri"/>
          <w:noProof/>
          <w:szCs w:val="24"/>
        </w:rPr>
        <w:tab/>
        <w:t xml:space="preserve">Rudel, T. K. Meta-analyses of case studies: A method for studying regional and global environmental change.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18–25 (2008).</w:t>
      </w:r>
    </w:p>
    <w:p w14:paraId="4A2035A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6.</w:t>
      </w:r>
      <w:r w:rsidRPr="00745665">
        <w:rPr>
          <w:rFonts w:ascii="Calibri" w:hAnsi="Calibri" w:cs="Calibri"/>
          <w:noProof/>
          <w:szCs w:val="24"/>
        </w:rPr>
        <w:tab/>
        <w:t xml:space="preserve">Lieberman, E. S. Nested Analysis as a Mixed-Method Strategy for Comparative Research. </w:t>
      </w:r>
      <w:r w:rsidRPr="00745665">
        <w:rPr>
          <w:rFonts w:ascii="Calibri" w:hAnsi="Calibri" w:cs="Calibri"/>
          <w:i/>
          <w:iCs/>
          <w:noProof/>
          <w:szCs w:val="24"/>
        </w:rPr>
        <w:t>Am. Polit. Sci. Rev.</w:t>
      </w:r>
      <w:r w:rsidRPr="00745665">
        <w:rPr>
          <w:rFonts w:ascii="Calibri" w:hAnsi="Calibri" w:cs="Calibri"/>
          <w:noProof/>
          <w:szCs w:val="24"/>
        </w:rPr>
        <w:t xml:space="preserve"> </w:t>
      </w:r>
      <w:r w:rsidRPr="00745665">
        <w:rPr>
          <w:rFonts w:ascii="Calibri" w:hAnsi="Calibri" w:cs="Calibri"/>
          <w:b/>
          <w:bCs/>
          <w:noProof/>
          <w:szCs w:val="24"/>
        </w:rPr>
        <w:t>99,</w:t>
      </w:r>
      <w:r w:rsidRPr="00745665">
        <w:rPr>
          <w:rFonts w:ascii="Calibri" w:hAnsi="Calibri" w:cs="Calibri"/>
          <w:noProof/>
          <w:szCs w:val="24"/>
        </w:rPr>
        <w:t xml:space="preserve"> 435–452 (2005).</w:t>
      </w:r>
    </w:p>
    <w:p w14:paraId="50B6E856"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7.</w:t>
      </w:r>
      <w:r w:rsidRPr="00745665">
        <w:rPr>
          <w:rFonts w:ascii="Calibri" w:hAnsi="Calibri" w:cs="Calibri"/>
          <w:noProof/>
          <w:szCs w:val="24"/>
        </w:rPr>
        <w:tab/>
        <w:t xml:space="preserve">Bennett, A. &amp; Elman, C. Qualitative research: Recent developments in case study methods. </w:t>
      </w:r>
      <w:r w:rsidRPr="00745665">
        <w:rPr>
          <w:rFonts w:ascii="Calibri" w:hAnsi="Calibri" w:cs="Calibri"/>
          <w:i/>
          <w:iCs/>
          <w:noProof/>
          <w:szCs w:val="24"/>
        </w:rPr>
        <w:t>Annu. Rev. Polit. Sci.</w:t>
      </w:r>
      <w:r w:rsidRPr="00745665">
        <w:rPr>
          <w:rFonts w:ascii="Calibri" w:hAnsi="Calibri" w:cs="Calibri"/>
          <w:noProof/>
          <w:szCs w:val="24"/>
        </w:rPr>
        <w:t xml:space="preserve"> </w:t>
      </w:r>
      <w:r w:rsidRPr="00745665">
        <w:rPr>
          <w:rFonts w:ascii="Calibri" w:hAnsi="Calibri" w:cs="Calibri"/>
          <w:b/>
          <w:bCs/>
          <w:noProof/>
          <w:szCs w:val="24"/>
        </w:rPr>
        <w:t>9,</w:t>
      </w:r>
      <w:r w:rsidRPr="00745665">
        <w:rPr>
          <w:rFonts w:ascii="Calibri" w:hAnsi="Calibri" w:cs="Calibri"/>
          <w:noProof/>
          <w:szCs w:val="24"/>
        </w:rPr>
        <w:t xml:space="preserve"> 455–476 (2006).</w:t>
      </w:r>
    </w:p>
    <w:p w14:paraId="13FC0C9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8.</w:t>
      </w:r>
      <w:r w:rsidRPr="00745665">
        <w:rPr>
          <w:rFonts w:ascii="Calibri" w:hAnsi="Calibri" w:cs="Calibri"/>
          <w:noProof/>
          <w:szCs w:val="24"/>
        </w:rPr>
        <w:tab/>
        <w:t xml:space="preserve">Storper, M. &amp; Scott, A. J. Current debates in urban theory: A critical assessment.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53,</w:t>
      </w:r>
      <w:r w:rsidRPr="00745665">
        <w:rPr>
          <w:rFonts w:ascii="Calibri" w:hAnsi="Calibri" w:cs="Calibri"/>
          <w:noProof/>
          <w:szCs w:val="24"/>
        </w:rPr>
        <w:t xml:space="preserve"> 1114–1136 (2016).</w:t>
      </w:r>
    </w:p>
    <w:p w14:paraId="477B3B5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9.</w:t>
      </w:r>
      <w:r w:rsidRPr="00745665">
        <w:rPr>
          <w:rFonts w:ascii="Calibri" w:hAnsi="Calibri" w:cs="Calibri"/>
          <w:noProof/>
          <w:szCs w:val="24"/>
        </w:rPr>
        <w:tab/>
        <w:t xml:space="preserve">Advisory Committee for Environmental Research and Education. </w:t>
      </w:r>
      <w:r w:rsidRPr="00745665">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745665">
        <w:rPr>
          <w:rFonts w:ascii="Calibri" w:hAnsi="Calibri" w:cs="Calibri"/>
          <w:noProof/>
          <w:szCs w:val="24"/>
        </w:rPr>
        <w:t xml:space="preserve"> (2018).</w:t>
      </w:r>
    </w:p>
    <w:p w14:paraId="5DA1686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0.</w:t>
      </w:r>
      <w:r w:rsidRPr="00745665">
        <w:rPr>
          <w:rFonts w:ascii="Calibri" w:hAnsi="Calibri" w:cs="Calibri"/>
          <w:noProof/>
          <w:szCs w:val="24"/>
        </w:rPr>
        <w:tab/>
        <w:t xml:space="preserve">Berrang-Ford, L., Pearce, T. &amp; Ford, J. D. Systematic review approaches for climate change adaptation research. </w:t>
      </w:r>
      <w:r w:rsidRPr="00745665">
        <w:rPr>
          <w:rFonts w:ascii="Calibri" w:hAnsi="Calibri" w:cs="Calibri"/>
          <w:i/>
          <w:iCs/>
          <w:noProof/>
          <w:szCs w:val="24"/>
        </w:rPr>
        <w:t>Reg. Environ. Chang.</w:t>
      </w:r>
      <w:r w:rsidRPr="00745665">
        <w:rPr>
          <w:rFonts w:ascii="Calibri" w:hAnsi="Calibri" w:cs="Calibri"/>
          <w:noProof/>
          <w:szCs w:val="24"/>
        </w:rPr>
        <w:t xml:space="preserve"> (2015). doi:10.1007/s10113-014-0708-7</w:t>
      </w:r>
    </w:p>
    <w:p w14:paraId="1430114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1.</w:t>
      </w:r>
      <w:r w:rsidRPr="00745665">
        <w:rPr>
          <w:rFonts w:ascii="Calibri" w:hAnsi="Calibri" w:cs="Calibri"/>
          <w:noProof/>
          <w:szCs w:val="24"/>
        </w:rPr>
        <w:tab/>
        <w:t xml:space="preserve">Sorrell, S. Improving the evidence base for energy policy: The role of systematic review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858–1871 (2007).</w:t>
      </w:r>
    </w:p>
    <w:p w14:paraId="131408B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2.</w:t>
      </w:r>
      <w:r w:rsidRPr="00745665">
        <w:rPr>
          <w:rFonts w:ascii="Calibri" w:hAnsi="Calibri" w:cs="Calibri"/>
          <w:noProof/>
          <w:szCs w:val="24"/>
        </w:rPr>
        <w:tab/>
        <w:t xml:space="preserve">Haddaway, N. R. &amp; Macura, B. The role of reporting standards in producing robust literature review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444–453 (2018).</w:t>
      </w:r>
    </w:p>
    <w:p w14:paraId="02A0381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23.</w:t>
      </w:r>
      <w:r w:rsidRPr="00745665">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745665">
        <w:rPr>
          <w:rFonts w:ascii="Calibri" w:hAnsi="Calibri" w:cs="Calibri"/>
          <w:i/>
          <w:iCs/>
          <w:noProof/>
          <w:szCs w:val="24"/>
        </w:rPr>
        <w:t>J. Clin. Epidemiol.</w:t>
      </w:r>
      <w:r w:rsidRPr="00745665">
        <w:rPr>
          <w:rFonts w:ascii="Calibri" w:hAnsi="Calibri" w:cs="Calibri"/>
          <w:noProof/>
          <w:szCs w:val="24"/>
        </w:rPr>
        <w:t xml:space="preserve"> </w:t>
      </w:r>
      <w:r w:rsidRPr="00745665">
        <w:rPr>
          <w:rFonts w:ascii="Calibri" w:hAnsi="Calibri" w:cs="Calibri"/>
          <w:b/>
          <w:bCs/>
          <w:noProof/>
          <w:szCs w:val="24"/>
        </w:rPr>
        <w:t>73,</w:t>
      </w:r>
      <w:r w:rsidRPr="00745665">
        <w:rPr>
          <w:rFonts w:ascii="Calibri" w:hAnsi="Calibri" w:cs="Calibri"/>
          <w:noProof/>
          <w:szCs w:val="24"/>
        </w:rPr>
        <w:t xml:space="preserve"> 43–49 (2016).</w:t>
      </w:r>
    </w:p>
    <w:p w14:paraId="5794A6B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4.</w:t>
      </w:r>
      <w:r w:rsidRPr="00745665">
        <w:rPr>
          <w:rFonts w:ascii="Calibri" w:hAnsi="Calibri" w:cs="Calibri"/>
          <w:noProof/>
          <w:szCs w:val="24"/>
        </w:rPr>
        <w:tab/>
        <w:t xml:space="preserve">Srivastava, A., Van Passel, S. &amp; Laes, E. Assessing the success of electricity demand response programs: A meta-analysis. </w:t>
      </w:r>
      <w:r w:rsidRPr="00745665">
        <w:rPr>
          <w:rFonts w:ascii="Calibri" w:hAnsi="Calibri" w:cs="Calibri"/>
          <w:i/>
          <w:iCs/>
          <w:noProof/>
          <w:szCs w:val="24"/>
        </w:rPr>
        <w:t>Energy Res. Soc. Sci.</w:t>
      </w:r>
      <w:r w:rsidRPr="00745665">
        <w:rPr>
          <w:rFonts w:ascii="Calibri" w:hAnsi="Calibri" w:cs="Calibri"/>
          <w:noProof/>
          <w:szCs w:val="24"/>
        </w:rPr>
        <w:t xml:space="preserve"> </w:t>
      </w:r>
      <w:r w:rsidRPr="00745665">
        <w:rPr>
          <w:rFonts w:ascii="Calibri" w:hAnsi="Calibri" w:cs="Calibri"/>
          <w:b/>
          <w:bCs/>
          <w:noProof/>
          <w:szCs w:val="24"/>
        </w:rPr>
        <w:t>40,</w:t>
      </w:r>
      <w:r w:rsidRPr="00745665">
        <w:rPr>
          <w:rFonts w:ascii="Calibri" w:hAnsi="Calibri" w:cs="Calibri"/>
          <w:noProof/>
          <w:szCs w:val="24"/>
        </w:rPr>
        <w:t xml:space="preserve"> 110–117 (2018).</w:t>
      </w:r>
    </w:p>
    <w:p w14:paraId="7CCD9F7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5.</w:t>
      </w:r>
      <w:r w:rsidRPr="00745665">
        <w:rPr>
          <w:rFonts w:ascii="Calibri" w:hAnsi="Calibri" w:cs="Calibri"/>
          <w:noProof/>
          <w:szCs w:val="24"/>
        </w:rPr>
        <w:tab/>
        <w:t xml:space="preserve">Francis, L. F. M. &amp; Jensen, M. B. Benefits of green roofs: A systematic review of the evidence for three ecosystem services.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8,</w:t>
      </w:r>
      <w:r w:rsidRPr="00745665">
        <w:rPr>
          <w:rFonts w:ascii="Calibri" w:hAnsi="Calibri" w:cs="Calibri"/>
          <w:noProof/>
          <w:szCs w:val="24"/>
        </w:rPr>
        <w:t xml:space="preserve"> 167–176 (2017).</w:t>
      </w:r>
    </w:p>
    <w:p w14:paraId="776A896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6.</w:t>
      </w:r>
      <w:r w:rsidRPr="00745665">
        <w:rPr>
          <w:rFonts w:ascii="Calibri" w:hAnsi="Calibri" w:cs="Calibri"/>
          <w:noProof/>
          <w:szCs w:val="24"/>
        </w:rPr>
        <w:tab/>
        <w:t xml:space="preserve">Song, X. P., Tan, P. Y., Edwards, P. &amp; Richards, D. The economic benefits and costs of trees in urban forest stewardship: A systematic review.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9,</w:t>
      </w:r>
      <w:r w:rsidRPr="00745665">
        <w:rPr>
          <w:rFonts w:ascii="Calibri" w:hAnsi="Calibri" w:cs="Calibri"/>
          <w:noProof/>
          <w:szCs w:val="24"/>
        </w:rPr>
        <w:t xml:space="preserve"> 162–170 (2018).</w:t>
      </w:r>
    </w:p>
    <w:p w14:paraId="4D269FE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7.</w:t>
      </w:r>
      <w:r w:rsidRPr="00745665">
        <w:rPr>
          <w:rFonts w:ascii="Calibri" w:hAnsi="Calibri" w:cs="Calibri"/>
          <w:noProof/>
          <w:szCs w:val="24"/>
        </w:rPr>
        <w:tab/>
        <w:t xml:space="preserve">Newig, J. &amp; Fritsch, O. </w:t>
      </w:r>
      <w:r w:rsidRPr="00745665">
        <w:rPr>
          <w:rFonts w:ascii="Calibri" w:hAnsi="Calibri" w:cs="Calibri"/>
          <w:i/>
          <w:iCs/>
          <w:noProof/>
          <w:szCs w:val="24"/>
        </w:rPr>
        <w:t>The case survey method and applications in political science</w:t>
      </w:r>
      <w:r w:rsidRPr="00745665">
        <w:rPr>
          <w:rFonts w:ascii="Calibri" w:hAnsi="Calibri" w:cs="Calibri"/>
          <w:noProof/>
          <w:szCs w:val="24"/>
        </w:rPr>
        <w:t xml:space="preserve">. </w:t>
      </w:r>
      <w:r w:rsidRPr="00745665">
        <w:rPr>
          <w:rFonts w:ascii="Calibri" w:hAnsi="Calibri" w:cs="Calibri"/>
          <w:b/>
          <w:bCs/>
          <w:noProof/>
          <w:szCs w:val="24"/>
        </w:rPr>
        <w:t>49,</w:t>
      </w:r>
      <w:r w:rsidRPr="00745665">
        <w:rPr>
          <w:rFonts w:ascii="Calibri" w:hAnsi="Calibri" w:cs="Calibri"/>
          <w:noProof/>
          <w:szCs w:val="24"/>
        </w:rPr>
        <w:t xml:space="preserve"> (2009).</w:t>
      </w:r>
    </w:p>
    <w:p w14:paraId="5DD1D05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8.</w:t>
      </w:r>
      <w:r w:rsidRPr="00745665">
        <w:rPr>
          <w:rFonts w:ascii="Calibri" w:hAnsi="Calibri" w:cs="Calibri"/>
          <w:noProof/>
          <w:szCs w:val="24"/>
        </w:rPr>
        <w:tab/>
        <w:t xml:space="preserve">Nijkamp, P. &amp; Pepping, G. A Meta-analytical Evaluation of Sustainable City Initiatives.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481–1500 (1998).</w:t>
      </w:r>
    </w:p>
    <w:p w14:paraId="5531740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9.</w:t>
      </w:r>
      <w:r w:rsidRPr="00745665">
        <w:rPr>
          <w:rFonts w:ascii="Calibri" w:hAnsi="Calibri" w:cs="Calibri"/>
          <w:noProof/>
          <w:szCs w:val="24"/>
        </w:rPr>
        <w:tab/>
        <w:t xml:space="preserve">Li, Y. &amp; Babcock, R. W. Green roofs against pollution and climate change. A review. </w:t>
      </w:r>
      <w:r w:rsidRPr="00745665">
        <w:rPr>
          <w:rFonts w:ascii="Calibri" w:hAnsi="Calibri" w:cs="Calibri"/>
          <w:i/>
          <w:iCs/>
          <w:noProof/>
          <w:szCs w:val="24"/>
        </w:rPr>
        <w:t>Agron. Sustain. Dev.</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695–705 (2014).</w:t>
      </w:r>
    </w:p>
    <w:p w14:paraId="653C86F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0.</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Urban and peri-urban agriculture and forestry: Transcending poverty alleviation to climate change mitigation and adaptation.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7,</w:t>
      </w:r>
      <w:r w:rsidRPr="00745665">
        <w:rPr>
          <w:rFonts w:ascii="Calibri" w:hAnsi="Calibri" w:cs="Calibri"/>
          <w:noProof/>
          <w:szCs w:val="24"/>
        </w:rPr>
        <w:t xml:space="preserve"> 92–106 (2014).</w:t>
      </w:r>
    </w:p>
    <w:p w14:paraId="5E12461C"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1.</w:t>
      </w:r>
      <w:r w:rsidRPr="00745665">
        <w:rPr>
          <w:rFonts w:ascii="Calibri" w:hAnsi="Calibri" w:cs="Calibri"/>
          <w:noProof/>
          <w:szCs w:val="24"/>
        </w:rPr>
        <w:tab/>
        <w:t xml:space="preserve">Brands, E. Prospects and challenges for sustainable sanitation in developed nations: a critical review. </w:t>
      </w:r>
      <w:r w:rsidRPr="00745665">
        <w:rPr>
          <w:rFonts w:ascii="Calibri" w:hAnsi="Calibri" w:cs="Calibri"/>
          <w:i/>
          <w:iCs/>
          <w:noProof/>
          <w:szCs w:val="24"/>
        </w:rPr>
        <w:t>Environ. Rev.</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346–363 (2014).</w:t>
      </w:r>
    </w:p>
    <w:p w14:paraId="7E18899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2.</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A meta-analysis of urban and peri-urban agriculture and forestry in mediating climate change.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13,</w:t>
      </w:r>
      <w:r w:rsidRPr="00745665">
        <w:rPr>
          <w:rFonts w:ascii="Calibri" w:hAnsi="Calibri" w:cs="Calibri"/>
          <w:noProof/>
          <w:szCs w:val="24"/>
        </w:rPr>
        <w:t xml:space="preserve"> 68–73 (2015).</w:t>
      </w:r>
    </w:p>
    <w:p w14:paraId="0E637BD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3.</w:t>
      </w:r>
      <w:r w:rsidRPr="00745665">
        <w:rPr>
          <w:rFonts w:ascii="Calibri" w:hAnsi="Calibri" w:cs="Calibri"/>
          <w:noProof/>
          <w:szCs w:val="24"/>
        </w:rPr>
        <w:tab/>
        <w:t xml:space="preserve">Kwan, S. C. &amp; Hashim, J. H. A review on co-benefits of mass public transportation in climate change mitigation. </w:t>
      </w:r>
      <w:r w:rsidRPr="00745665">
        <w:rPr>
          <w:rFonts w:ascii="Calibri" w:hAnsi="Calibri" w:cs="Calibri"/>
          <w:i/>
          <w:iCs/>
          <w:noProof/>
          <w:szCs w:val="24"/>
        </w:rPr>
        <w:t>Sustain. Cities Soc.</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11–18 (2016).</w:t>
      </w:r>
    </w:p>
    <w:p w14:paraId="199399A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4.</w:t>
      </w:r>
      <w:r w:rsidRPr="00745665">
        <w:rPr>
          <w:rFonts w:ascii="Calibri" w:hAnsi="Calibri" w:cs="Calibri"/>
          <w:noProof/>
          <w:szCs w:val="24"/>
        </w:rPr>
        <w:tab/>
        <w:t xml:space="preserve">Garcez, C. A. G. What do we know about the study of distributed generation policies and </w:t>
      </w:r>
      <w:r w:rsidRPr="00745665">
        <w:rPr>
          <w:rFonts w:ascii="Calibri" w:hAnsi="Calibri" w:cs="Calibri"/>
          <w:noProof/>
          <w:szCs w:val="24"/>
        </w:rPr>
        <w:lastRenderedPageBreak/>
        <w:t xml:space="preserve">regulations in the Americas? A systematic review of literature. </w:t>
      </w:r>
      <w:r w:rsidRPr="00745665">
        <w:rPr>
          <w:rFonts w:ascii="Calibri" w:hAnsi="Calibri" w:cs="Calibri"/>
          <w:i/>
          <w:iCs/>
          <w:noProof/>
          <w:szCs w:val="24"/>
        </w:rPr>
        <w:t>Renew. Sustain. Energy Rev.</w:t>
      </w:r>
      <w:r w:rsidRPr="00745665">
        <w:rPr>
          <w:rFonts w:ascii="Calibri" w:hAnsi="Calibri" w:cs="Calibri"/>
          <w:noProof/>
          <w:szCs w:val="24"/>
        </w:rPr>
        <w:t xml:space="preserve"> </w:t>
      </w:r>
      <w:r w:rsidRPr="00745665">
        <w:rPr>
          <w:rFonts w:ascii="Calibri" w:hAnsi="Calibri" w:cs="Calibri"/>
          <w:b/>
          <w:bCs/>
          <w:noProof/>
          <w:szCs w:val="24"/>
        </w:rPr>
        <w:t>75,</w:t>
      </w:r>
      <w:r w:rsidRPr="00745665">
        <w:rPr>
          <w:rFonts w:ascii="Calibri" w:hAnsi="Calibri" w:cs="Calibri"/>
          <w:noProof/>
          <w:szCs w:val="24"/>
        </w:rPr>
        <w:t xml:space="preserve"> 1404–1416 (2017).</w:t>
      </w:r>
    </w:p>
    <w:p w14:paraId="4E79DF9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5.</w:t>
      </w:r>
      <w:r w:rsidRPr="00745665">
        <w:rPr>
          <w:rFonts w:ascii="Calibri" w:hAnsi="Calibri" w:cs="Calibri"/>
          <w:noProof/>
          <w:szCs w:val="24"/>
        </w:rPr>
        <w:tab/>
        <w:t xml:space="preserve">Deng, H.-M., Liang, Q.-M., Liu, L.-J. &amp; Anadon, L. D. Co-benefits of greenhouse gas mitigation: a review and classification by type, mitigation sector, and geography. </w:t>
      </w:r>
      <w:r w:rsidRPr="00745665">
        <w:rPr>
          <w:rFonts w:ascii="Calibri" w:hAnsi="Calibri" w:cs="Calibri"/>
          <w:i/>
          <w:iCs/>
          <w:noProof/>
          <w:szCs w:val="24"/>
        </w:rPr>
        <w:t>Environ. Res. Lett.</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018).</w:t>
      </w:r>
    </w:p>
    <w:p w14:paraId="3482F0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6.</w:t>
      </w:r>
      <w:r w:rsidRPr="00745665">
        <w:rPr>
          <w:rFonts w:ascii="Calibri" w:hAnsi="Calibri" w:cs="Calibri"/>
          <w:noProof/>
          <w:szCs w:val="24"/>
        </w:rPr>
        <w:tab/>
        <w:t xml:space="preserve">Sovacool, B. K. &amp; Brown, M. A. Twelve metropolitan carbon footprints: A preliminary comparative global assessment.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8,</w:t>
      </w:r>
      <w:r w:rsidRPr="00745665">
        <w:rPr>
          <w:rFonts w:ascii="Calibri" w:hAnsi="Calibri" w:cs="Calibri"/>
          <w:noProof/>
          <w:szCs w:val="24"/>
        </w:rPr>
        <w:t xml:space="preserve"> 4856–4869 (2010).</w:t>
      </w:r>
    </w:p>
    <w:p w14:paraId="1E581AB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7.</w:t>
      </w:r>
      <w:r w:rsidRPr="00745665">
        <w:rPr>
          <w:rFonts w:ascii="Calibri" w:hAnsi="Calibri" w:cs="Calibri"/>
          <w:noProof/>
          <w:szCs w:val="24"/>
        </w:rPr>
        <w:tab/>
        <w:t xml:space="preserve">Grubler, A.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Global Energy Assessment - Toward a Sustainable Future</w:t>
      </w:r>
      <w:r w:rsidRPr="00745665">
        <w:rPr>
          <w:rFonts w:ascii="Calibri" w:hAnsi="Calibri" w:cs="Calibri"/>
          <w:noProof/>
          <w:szCs w:val="24"/>
        </w:rPr>
        <w:t xml:space="preserve"> 1307–1400 (Cambridge University Press, 2012).</w:t>
      </w:r>
    </w:p>
    <w:p w14:paraId="3506316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8.</w:t>
      </w:r>
      <w:r w:rsidRPr="00745665">
        <w:rPr>
          <w:rFonts w:ascii="Calibri" w:hAnsi="Calibri" w:cs="Calibri"/>
          <w:noProof/>
          <w:szCs w:val="24"/>
        </w:rPr>
        <w:tab/>
        <w:t xml:space="preserve">Karen C., S.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Climate Change 2014: Mitigation of Climate Change. Contribution of Working Group III to the Fifth Assessment Report of the Intergovernmental Panel on Climate Change</w:t>
      </w:r>
      <w:r w:rsidRPr="00745665">
        <w:rPr>
          <w:rFonts w:ascii="Calibri" w:hAnsi="Calibri" w:cs="Calibri"/>
          <w:noProof/>
          <w:szCs w:val="24"/>
        </w:rPr>
        <w:t xml:space="preserve"> 923–1000 (Cambridge University Press, 2014). doi:10.1017/CBO9781107415416.018</w:t>
      </w:r>
    </w:p>
    <w:p w14:paraId="49A2227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9.</w:t>
      </w:r>
      <w:r w:rsidRPr="00745665">
        <w:rPr>
          <w:rFonts w:ascii="Calibri" w:hAnsi="Calibri" w:cs="Calibri"/>
          <w:noProof/>
          <w:szCs w:val="24"/>
        </w:rPr>
        <w:tab/>
        <w:t xml:space="preserve">Rosenzweig, C. </w:t>
      </w:r>
      <w:r w:rsidRPr="00745665">
        <w:rPr>
          <w:rFonts w:ascii="Calibri" w:hAnsi="Calibri" w:cs="Calibri"/>
          <w:i/>
          <w:iCs/>
          <w:noProof/>
          <w:szCs w:val="24"/>
        </w:rPr>
        <w:t>et al.</w:t>
      </w:r>
      <w:r w:rsidRPr="00745665">
        <w:rPr>
          <w:rFonts w:ascii="Calibri" w:hAnsi="Calibri" w:cs="Calibri"/>
          <w:noProof/>
          <w:szCs w:val="24"/>
        </w:rPr>
        <w:t xml:space="preserve"> </w:t>
      </w:r>
      <w:r w:rsidRPr="00745665">
        <w:rPr>
          <w:rFonts w:ascii="Calibri" w:hAnsi="Calibri" w:cs="Calibri"/>
          <w:i/>
          <w:iCs/>
          <w:noProof/>
          <w:szCs w:val="24"/>
        </w:rPr>
        <w:t>ARC3.2 Summary for City Leaders</w:t>
      </w:r>
      <w:r w:rsidRPr="00745665">
        <w:rPr>
          <w:rFonts w:ascii="Calibri" w:hAnsi="Calibri" w:cs="Calibri"/>
          <w:noProof/>
          <w:szCs w:val="24"/>
        </w:rPr>
        <w:t>. (Columbia University, 2015). doi:10.1017/CBO9780511783142</w:t>
      </w:r>
    </w:p>
    <w:p w14:paraId="6C113E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0.</w:t>
      </w:r>
      <w:r w:rsidRPr="00745665">
        <w:rPr>
          <w:rFonts w:ascii="Calibri" w:hAnsi="Calibri" w:cs="Calibri"/>
          <w:noProof/>
          <w:szCs w:val="24"/>
        </w:rPr>
        <w:tab/>
        <w:t xml:space="preserve">Seto, K. C., Golden, J. S., Alberti, M. &amp; Turner, B. L. Sustainability in an urbanizing planet. </w:t>
      </w:r>
      <w:r w:rsidRPr="00745665">
        <w:rPr>
          <w:rFonts w:ascii="Calibri" w:hAnsi="Calibri" w:cs="Calibri"/>
          <w:i/>
          <w:iCs/>
          <w:noProof/>
          <w:szCs w:val="24"/>
        </w:rPr>
        <w:t>Proc. Natl. Acad. Sci.</w:t>
      </w:r>
      <w:r w:rsidRPr="00745665">
        <w:rPr>
          <w:rFonts w:ascii="Calibri" w:hAnsi="Calibri" w:cs="Calibri"/>
          <w:noProof/>
          <w:szCs w:val="24"/>
        </w:rPr>
        <w:t xml:space="preserve"> </w:t>
      </w:r>
      <w:r w:rsidRPr="00745665">
        <w:rPr>
          <w:rFonts w:ascii="Calibri" w:hAnsi="Calibri" w:cs="Calibri"/>
          <w:b/>
          <w:bCs/>
          <w:noProof/>
          <w:szCs w:val="24"/>
        </w:rPr>
        <w:t>114,</w:t>
      </w:r>
      <w:r w:rsidRPr="00745665">
        <w:rPr>
          <w:rFonts w:ascii="Calibri" w:hAnsi="Calibri" w:cs="Calibri"/>
          <w:noProof/>
          <w:szCs w:val="24"/>
        </w:rPr>
        <w:t xml:space="preserve"> 201606037 (2017).</w:t>
      </w:r>
    </w:p>
    <w:p w14:paraId="6C9A2C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1.</w:t>
      </w:r>
      <w:r w:rsidRPr="00745665">
        <w:rPr>
          <w:rFonts w:ascii="Calibri" w:hAnsi="Calibri" w:cs="Calibri"/>
          <w:noProof/>
          <w:szCs w:val="24"/>
        </w:rPr>
        <w:tab/>
        <w:t xml:space="preserve">McPhearson, T. </w:t>
      </w:r>
      <w:r w:rsidRPr="00745665">
        <w:rPr>
          <w:rFonts w:ascii="Calibri" w:hAnsi="Calibri" w:cs="Calibri"/>
          <w:i/>
          <w:iCs/>
          <w:noProof/>
          <w:szCs w:val="24"/>
        </w:rPr>
        <w:t>et al.</w:t>
      </w:r>
      <w:r w:rsidRPr="00745665">
        <w:rPr>
          <w:rFonts w:ascii="Calibri" w:hAnsi="Calibri" w:cs="Calibri"/>
          <w:noProof/>
          <w:szCs w:val="24"/>
        </w:rPr>
        <w:t xml:space="preserve"> Scientists must have a say in the future of cities.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538,</w:t>
      </w:r>
      <w:r w:rsidRPr="00745665">
        <w:rPr>
          <w:rFonts w:ascii="Calibri" w:hAnsi="Calibri" w:cs="Calibri"/>
          <w:noProof/>
          <w:szCs w:val="24"/>
        </w:rPr>
        <w:t xml:space="preserve"> 165–166 (2016).</w:t>
      </w:r>
    </w:p>
    <w:p w14:paraId="71B84BF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2.</w:t>
      </w:r>
      <w:r w:rsidRPr="00745665">
        <w:rPr>
          <w:rFonts w:ascii="Calibri" w:hAnsi="Calibri" w:cs="Calibri"/>
          <w:noProof/>
          <w:szCs w:val="24"/>
        </w:rPr>
        <w:tab/>
        <w:t xml:space="preserve">Scott, A. J. &amp; Storper, M. The nature of cities: The scope and limits of urban theory. </w:t>
      </w:r>
      <w:r w:rsidRPr="00745665">
        <w:rPr>
          <w:rFonts w:ascii="Calibri" w:hAnsi="Calibri" w:cs="Calibri"/>
          <w:i/>
          <w:iCs/>
          <w:noProof/>
          <w:szCs w:val="24"/>
        </w:rPr>
        <w:t>Int. J. Urban Reg. Res.</w:t>
      </w:r>
      <w:r w:rsidRPr="00745665">
        <w:rPr>
          <w:rFonts w:ascii="Calibri" w:hAnsi="Calibri" w:cs="Calibri"/>
          <w:noProof/>
          <w:szCs w:val="24"/>
        </w:rPr>
        <w:t xml:space="preserve"> </w:t>
      </w:r>
      <w:r w:rsidRPr="00745665">
        <w:rPr>
          <w:rFonts w:ascii="Calibri" w:hAnsi="Calibri" w:cs="Calibri"/>
          <w:b/>
          <w:bCs/>
          <w:noProof/>
          <w:szCs w:val="24"/>
        </w:rPr>
        <w:t>39,</w:t>
      </w:r>
      <w:r w:rsidRPr="00745665">
        <w:rPr>
          <w:rFonts w:ascii="Calibri" w:hAnsi="Calibri" w:cs="Calibri"/>
          <w:noProof/>
          <w:szCs w:val="24"/>
        </w:rPr>
        <w:t xml:space="preserve"> 1–15 (2015).</w:t>
      </w:r>
    </w:p>
    <w:p w14:paraId="464629C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3.</w:t>
      </w:r>
      <w:r w:rsidRPr="00745665">
        <w:rPr>
          <w:rFonts w:ascii="Calibri" w:hAnsi="Calibri" w:cs="Calibri"/>
          <w:noProof/>
          <w:szCs w:val="24"/>
        </w:rPr>
        <w:tab/>
        <w:t xml:space="preserve">Shove, E., Watson, M. &amp; Spurling, N. Conceptualizing connections: Energy demand, infrastructures and social practices. </w:t>
      </w:r>
      <w:r w:rsidRPr="00745665">
        <w:rPr>
          <w:rFonts w:ascii="Calibri" w:hAnsi="Calibri" w:cs="Calibri"/>
          <w:i/>
          <w:iCs/>
          <w:noProof/>
          <w:szCs w:val="24"/>
        </w:rPr>
        <w:t>Eur. J. Soc. Theory</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274–287 (2015).</w:t>
      </w:r>
    </w:p>
    <w:p w14:paraId="0CBE81C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4.</w:t>
      </w:r>
      <w:r w:rsidRPr="00745665">
        <w:rPr>
          <w:rFonts w:ascii="Calibri" w:hAnsi="Calibri" w:cs="Calibri"/>
          <w:noProof/>
          <w:szCs w:val="24"/>
        </w:rPr>
        <w:tab/>
        <w:t xml:space="preserve">Bartlett, S. &amp; Satterthwaite, D. (Eds. . </w:t>
      </w:r>
      <w:r w:rsidRPr="00745665">
        <w:rPr>
          <w:rFonts w:ascii="Calibri" w:hAnsi="Calibri" w:cs="Calibri"/>
          <w:i/>
          <w:iCs/>
          <w:noProof/>
          <w:szCs w:val="24"/>
        </w:rPr>
        <w:t>Cities on a Finite Planet: Towards Transformative Responses to Climate Change</w:t>
      </w:r>
      <w:r w:rsidRPr="00745665">
        <w:rPr>
          <w:rFonts w:ascii="Calibri" w:hAnsi="Calibri" w:cs="Calibri"/>
          <w:noProof/>
          <w:szCs w:val="24"/>
        </w:rPr>
        <w:t>. (Routledge, 2016). doi:10.4324/9781315645421</w:t>
      </w:r>
    </w:p>
    <w:p w14:paraId="038677A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45.</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pscaling urban data science for global climate solutions. </w:t>
      </w:r>
      <w:r w:rsidRPr="00745665">
        <w:rPr>
          <w:rFonts w:ascii="Calibri" w:hAnsi="Calibri" w:cs="Calibri"/>
          <w:i/>
          <w:iCs/>
          <w:noProof/>
          <w:szCs w:val="24"/>
        </w:rPr>
        <w:t>Glob. Sustain.</w:t>
      </w:r>
    </w:p>
    <w:p w14:paraId="58A8336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6.</w:t>
      </w:r>
      <w:r w:rsidRPr="00745665">
        <w:rPr>
          <w:rFonts w:ascii="Calibri" w:hAnsi="Calibri" w:cs="Calibri"/>
          <w:noProof/>
          <w:szCs w:val="24"/>
        </w:rPr>
        <w:tab/>
        <w:t xml:space="preserve">Baiocchi, G., Creutzig, F., Minx, J. &amp; Pichler, P. P. A spatial typology of human settlements and their CO2 emissions in England.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13–21 (2015).</w:t>
      </w:r>
    </w:p>
    <w:p w14:paraId="47C7EC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7.</w:t>
      </w:r>
      <w:r w:rsidRPr="00745665">
        <w:rPr>
          <w:rFonts w:ascii="Calibri" w:hAnsi="Calibri" w:cs="Calibri"/>
          <w:noProof/>
          <w:szCs w:val="24"/>
        </w:rPr>
        <w:tab/>
        <w:t xml:space="preserve">Creutzig, F. How fuel prices determine public transport infrastructure, modal shares and urban form.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63–76 (2014).</w:t>
      </w:r>
    </w:p>
    <w:p w14:paraId="5BCAAEA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8.</w:t>
      </w:r>
      <w:r w:rsidRPr="00745665">
        <w:rPr>
          <w:rFonts w:ascii="Calibri" w:hAnsi="Calibri" w:cs="Calibri"/>
          <w:noProof/>
          <w:szCs w:val="24"/>
        </w:rPr>
        <w:tab/>
        <w:t xml:space="preserve">Moran, D. </w:t>
      </w:r>
      <w:r w:rsidRPr="00745665">
        <w:rPr>
          <w:rFonts w:ascii="Calibri" w:hAnsi="Calibri" w:cs="Calibri"/>
          <w:i/>
          <w:iCs/>
          <w:noProof/>
          <w:szCs w:val="24"/>
        </w:rPr>
        <w:t>et al.</w:t>
      </w:r>
      <w:r w:rsidRPr="00745665">
        <w:rPr>
          <w:rFonts w:ascii="Calibri" w:hAnsi="Calibri" w:cs="Calibri"/>
          <w:noProof/>
          <w:szCs w:val="24"/>
        </w:rPr>
        <w:t xml:space="preserve"> Carbon footprints of 13,000 cities. </w:t>
      </w:r>
      <w:r w:rsidRPr="00745665">
        <w:rPr>
          <w:rFonts w:ascii="Calibri" w:hAnsi="Calibri" w:cs="Calibri"/>
          <w:i/>
          <w:iCs/>
          <w:noProof/>
          <w:szCs w:val="24"/>
        </w:rPr>
        <w:t>Environ. Res. Lett.</w:t>
      </w:r>
      <w:r w:rsidRPr="00745665">
        <w:rPr>
          <w:rFonts w:ascii="Calibri" w:hAnsi="Calibri" w:cs="Calibri"/>
          <w:noProof/>
          <w:szCs w:val="24"/>
        </w:rPr>
        <w:t xml:space="preserve"> 0–18 (2018). doi:https://doi.org/10.1088/1478-3975/aa9768</w:t>
      </w:r>
    </w:p>
    <w:p w14:paraId="099BC0F9"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9.</w:t>
      </w:r>
      <w:r w:rsidRPr="00745665">
        <w:rPr>
          <w:rFonts w:ascii="Calibri" w:hAnsi="Calibri" w:cs="Calibri"/>
          <w:noProof/>
          <w:szCs w:val="24"/>
        </w:rPr>
        <w:tab/>
        <w:t xml:space="preserve">Nagendra, H. The global south is rich in sustainability lessons that students deserve to hear. </w:t>
      </w:r>
      <w:r w:rsidRPr="00745665">
        <w:rPr>
          <w:rFonts w:ascii="Calibri" w:hAnsi="Calibri" w:cs="Calibri"/>
          <w:i/>
          <w:iCs/>
          <w:noProof/>
          <w:szCs w:val="24"/>
        </w:rPr>
        <w:t>Nature</w:t>
      </w:r>
      <w:r w:rsidRPr="00745665">
        <w:rPr>
          <w:rFonts w:ascii="Calibri" w:hAnsi="Calibri" w:cs="Calibri"/>
          <w:noProof/>
          <w:szCs w:val="24"/>
        </w:rPr>
        <w:t xml:space="preserve"> (2018). doi:10.1038/d41586-018-05210-0</w:t>
      </w:r>
    </w:p>
    <w:p w14:paraId="3746C4A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0.</w:t>
      </w:r>
      <w:r w:rsidRPr="00745665">
        <w:rPr>
          <w:rFonts w:ascii="Calibri" w:hAnsi="Calibri" w:cs="Calibri"/>
          <w:noProof/>
          <w:szCs w:val="24"/>
        </w:rPr>
        <w:tab/>
        <w:t xml:space="preserve">Lamb, W. F. &amp; Steinberger, J. K. Human well-being and climate change mitigation. </w:t>
      </w:r>
      <w:r w:rsidRPr="00745665">
        <w:rPr>
          <w:rFonts w:ascii="Calibri" w:hAnsi="Calibri" w:cs="Calibri"/>
          <w:i/>
          <w:iCs/>
          <w:noProof/>
          <w:szCs w:val="24"/>
        </w:rPr>
        <w:t>Wiley Interdiscip. Rev.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1–16 (2017).</w:t>
      </w:r>
    </w:p>
    <w:p w14:paraId="30F4383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1.</w:t>
      </w:r>
      <w:r w:rsidRPr="00745665">
        <w:rPr>
          <w:rFonts w:ascii="Calibri" w:hAnsi="Calibri" w:cs="Calibri"/>
          <w:noProof/>
          <w:szCs w:val="24"/>
        </w:rPr>
        <w:tab/>
        <w:t xml:space="preserve">Pawson, R., Greenhaigh, T., Harvey, G. &amp; Walshe, K. Realist review - a new method of systematic review designed for complex policy interventions. </w:t>
      </w:r>
      <w:r w:rsidRPr="00745665">
        <w:rPr>
          <w:rFonts w:ascii="Calibri" w:hAnsi="Calibri" w:cs="Calibri"/>
          <w:i/>
          <w:iCs/>
          <w:noProof/>
          <w:szCs w:val="24"/>
        </w:rPr>
        <w:t>J. Health Serv. Res. Policy</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21–34 (2005).</w:t>
      </w:r>
    </w:p>
    <w:p w14:paraId="241CF96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2.</w:t>
      </w:r>
      <w:r w:rsidRPr="00745665">
        <w:rPr>
          <w:rFonts w:ascii="Calibri" w:hAnsi="Calibri" w:cs="Calibri"/>
          <w:noProof/>
          <w:szCs w:val="24"/>
        </w:rPr>
        <w:tab/>
        <w:t xml:space="preserve">Vogel, B. &amp; Henstra, D. Studying local climate adaptation: A heuristic research framework for comparative policy analysis.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10–120 (2015).</w:t>
      </w:r>
    </w:p>
    <w:p w14:paraId="0699E94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3.</w:t>
      </w:r>
      <w:r w:rsidRPr="00745665">
        <w:rPr>
          <w:rFonts w:ascii="Calibri" w:hAnsi="Calibri" w:cs="Calibri"/>
          <w:noProof/>
          <w:szCs w:val="24"/>
        </w:rPr>
        <w:tab/>
        <w:t xml:space="preserve">Margulies, J. D., Magliocca, N. R., Schmill, M. D. &amp; Ellis, E. C. Ambiguous geographies: Connecting case study knowledge with global change science. </w:t>
      </w:r>
      <w:r w:rsidRPr="00745665">
        <w:rPr>
          <w:rFonts w:ascii="Calibri" w:hAnsi="Calibri" w:cs="Calibri"/>
          <w:i/>
          <w:iCs/>
          <w:noProof/>
          <w:szCs w:val="24"/>
        </w:rPr>
        <w:t>Ann. Am. Assoc. Geogr.</w:t>
      </w:r>
      <w:r w:rsidRPr="00745665">
        <w:rPr>
          <w:rFonts w:ascii="Calibri" w:hAnsi="Calibri" w:cs="Calibri"/>
          <w:noProof/>
          <w:szCs w:val="24"/>
        </w:rPr>
        <w:t xml:space="preserve"> </w:t>
      </w:r>
      <w:r w:rsidRPr="00745665">
        <w:rPr>
          <w:rFonts w:ascii="Calibri" w:hAnsi="Calibri" w:cs="Calibri"/>
          <w:b/>
          <w:bCs/>
          <w:noProof/>
          <w:szCs w:val="24"/>
        </w:rPr>
        <w:t>106,</w:t>
      </w:r>
      <w:r w:rsidRPr="00745665">
        <w:rPr>
          <w:rFonts w:ascii="Calibri" w:hAnsi="Calibri" w:cs="Calibri"/>
          <w:noProof/>
          <w:szCs w:val="24"/>
        </w:rPr>
        <w:t xml:space="preserve"> 572–596 (2016).</w:t>
      </w:r>
    </w:p>
    <w:p w14:paraId="5997D78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4.</w:t>
      </w:r>
      <w:r w:rsidRPr="00745665">
        <w:rPr>
          <w:rFonts w:ascii="Calibri" w:hAnsi="Calibri" w:cs="Calibri"/>
          <w:noProof/>
          <w:szCs w:val="24"/>
        </w:rPr>
        <w:tab/>
        <w:t xml:space="preserve">Pedregosa, F. </w:t>
      </w:r>
      <w:r w:rsidRPr="00745665">
        <w:rPr>
          <w:rFonts w:ascii="Calibri" w:hAnsi="Calibri" w:cs="Calibri"/>
          <w:i/>
          <w:iCs/>
          <w:noProof/>
          <w:szCs w:val="24"/>
        </w:rPr>
        <w:t>et al.</w:t>
      </w:r>
      <w:r w:rsidRPr="00745665">
        <w:rPr>
          <w:rFonts w:ascii="Calibri" w:hAnsi="Calibri" w:cs="Calibri"/>
          <w:noProof/>
          <w:szCs w:val="24"/>
        </w:rPr>
        <w:t xml:space="preserve"> Scikit-learn: Machine Learning in Python. </w:t>
      </w:r>
      <w:r w:rsidRPr="00745665">
        <w:rPr>
          <w:rFonts w:ascii="Calibri" w:hAnsi="Calibri" w:cs="Calibri"/>
          <w:i/>
          <w:iCs/>
          <w:noProof/>
          <w:szCs w:val="24"/>
        </w:rPr>
        <w:t>J. Mach. Learn. Res.</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825–2830 (2011).</w:t>
      </w:r>
    </w:p>
    <w:p w14:paraId="31337A5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rPr>
      </w:pPr>
      <w:r w:rsidRPr="00745665">
        <w:rPr>
          <w:rFonts w:ascii="Calibri" w:hAnsi="Calibri" w:cs="Calibri"/>
          <w:noProof/>
          <w:szCs w:val="24"/>
        </w:rPr>
        <w:t>55.</w:t>
      </w:r>
      <w:r w:rsidRPr="00745665">
        <w:rPr>
          <w:rFonts w:ascii="Calibri" w:hAnsi="Calibri" w:cs="Calibri"/>
          <w:noProof/>
          <w:szCs w:val="24"/>
        </w:rPr>
        <w:tab/>
        <w:t xml:space="preserve">Lee, D. D. &amp; Seung, H. S. Learning the parts of objects by non-negative matrix factorization.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401,</w:t>
      </w:r>
      <w:r w:rsidRPr="00745665">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lastRenderedPageBreak/>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7D3019">
      <w:pPr>
        <w:pStyle w:val="Heading1"/>
        <w:spacing w:line="360" w:lineRule="auto"/>
        <w:rPr>
          <w:rFonts w:eastAsia="Calibri"/>
        </w:rPr>
      </w:pPr>
      <w:r w:rsidRPr="00BC536B">
        <w:rPr>
          <w:rFonts w:eastAsia="Calibri"/>
        </w:rPr>
        <w:lastRenderedPageBreak/>
        <w:t>Supplementary information</w:t>
      </w:r>
    </w:p>
    <w:p w14:paraId="4D765FFF" w14:textId="7C0FF535" w:rsidR="009A5C3F" w:rsidRDefault="005379F1" w:rsidP="007D3019">
      <w:pPr>
        <w:pStyle w:val="Heading2"/>
        <w:spacing w:line="360" w:lineRule="auto"/>
        <w:rPr>
          <w:rFonts w:eastAsia="Calibri"/>
        </w:rPr>
      </w:pPr>
      <w:r>
        <w:rPr>
          <w:rFonts w:eastAsia="Calibri"/>
        </w:rPr>
        <w:t>Additional Figures and Tables</w:t>
      </w:r>
    </w:p>
    <w:p w14:paraId="59CFA21B" w14:textId="77777777" w:rsidR="00FA3AA1" w:rsidRDefault="00FA3AA1" w:rsidP="007D3019">
      <w:pPr>
        <w:spacing w:line="360" w:lineRule="auto"/>
      </w:pPr>
    </w:p>
    <w:p w14:paraId="1FEF8915" w14:textId="77777777" w:rsidR="00FA3AA1" w:rsidRDefault="00FA3AA1" w:rsidP="007D3019">
      <w:pPr>
        <w:keepNext/>
        <w:spacing w:line="360" w:lineRule="auto"/>
      </w:pPr>
      <w:r>
        <w:rPr>
          <w:noProof/>
        </w:rPr>
        <w:drawing>
          <wp:inline distT="0" distB="0" distL="0" distR="0" wp14:anchorId="6CDB7C7F" wp14:editId="3B43F52B">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436AA227" w14:textId="2BDD64DF" w:rsidR="00FA3AA1" w:rsidRPr="001E2305" w:rsidRDefault="00FA3AA1" w:rsidP="007D3019">
      <w:pPr>
        <w:pStyle w:val="Caption"/>
        <w:spacing w:line="360" w:lineRule="auto"/>
        <w:rPr>
          <w:b/>
          <w:noProof/>
        </w:rPr>
      </w:pPr>
      <w:bookmarkStart w:id="84" w:name="_Ref516043656"/>
      <w:r w:rsidRPr="00F372B6">
        <w:rPr>
          <w:b/>
        </w:rPr>
        <w:t xml:space="preserve">Figure </w:t>
      </w:r>
      <w:r>
        <w:rPr>
          <w:b/>
        </w:rPr>
        <w:fldChar w:fldCharType="begin"/>
      </w:r>
      <w:r>
        <w:rPr>
          <w:b/>
        </w:rPr>
        <w:instrText xml:space="preserve"> SEQ Figure \r 1 \* ARABIC </w:instrText>
      </w:r>
      <w:r>
        <w:rPr>
          <w:b/>
        </w:rPr>
        <w:fldChar w:fldCharType="separate"/>
      </w:r>
      <w:r w:rsidR="00113953">
        <w:rPr>
          <w:b/>
          <w:noProof/>
        </w:rPr>
        <w:t>1</w:t>
      </w:r>
      <w:r>
        <w:rPr>
          <w:b/>
        </w:rPr>
        <w:fldChar w:fldCharType="end"/>
      </w:r>
      <w:bookmarkEnd w:id="84"/>
      <w:r w:rsidRPr="00F372B6">
        <w:rPr>
          <w:b/>
        </w:rPr>
        <w:t xml:space="preserve">: </w:t>
      </w:r>
      <w:r w:rsidRPr="0003586C">
        <w:rPr>
          <w:b/>
        </w:rPr>
        <w:t>Projected population growth rate by region and city size</w:t>
      </w:r>
      <w:r w:rsidRPr="0003586C">
        <w:rPr>
          <w:b/>
          <w:noProof/>
        </w:rPr>
        <w:t>, 2015-2030</w:t>
      </w:r>
      <w:r w:rsidR="001E2305">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0D8AC68B" w14:textId="77777777" w:rsidR="00FA3AA1" w:rsidRDefault="00FA3AA1" w:rsidP="007D3019">
      <w:pPr>
        <w:spacing w:line="360" w:lineRule="auto"/>
      </w:pPr>
    </w:p>
    <w:p w14:paraId="74D01A2A" w14:textId="77777777" w:rsidR="00FA3AA1" w:rsidRDefault="00FA3AA1" w:rsidP="007D3019">
      <w:pPr>
        <w:keepNext/>
        <w:spacing w:line="360" w:lineRule="auto"/>
      </w:pPr>
      <w:r>
        <w:rPr>
          <w:noProof/>
        </w:rPr>
        <w:drawing>
          <wp:inline distT="0" distB="0" distL="0" distR="0" wp14:anchorId="0DAE3711" wp14:editId="6F8347D6">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6E88B5AA" w14:textId="720C71D7" w:rsidR="00FA3AA1" w:rsidRDefault="00FA3AA1" w:rsidP="007D3019">
      <w:pPr>
        <w:pStyle w:val="Caption"/>
        <w:spacing w:line="360" w:lineRule="auto"/>
      </w:pPr>
      <w:bookmarkStart w:id="85" w:name="_Ref512426515"/>
      <w:bookmarkStart w:id="86" w:name="_Ref512426509"/>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85"/>
      <w:r w:rsidRPr="0003586C">
        <w:rPr>
          <w:b/>
        </w:rPr>
        <w:t>: Average citations of urban case studies by region and city size</w:t>
      </w:r>
      <w:bookmarkEnd w:id="86"/>
      <w:r>
        <w:rPr>
          <w:b/>
        </w:rPr>
        <w:t xml:space="preserve">. </w:t>
      </w:r>
      <w:r w:rsidRPr="007C390D">
        <w:t>Citations are divided equally among cities in double-counted articles.</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1F725C62" w14:textId="77777777" w:rsidR="00FA3AA1" w:rsidRDefault="00FA3AA1" w:rsidP="007D3019">
      <w:pPr>
        <w:keepNext/>
        <w:spacing w:line="360" w:lineRule="auto"/>
      </w:pPr>
      <w:r>
        <w:rPr>
          <w:noProof/>
        </w:rPr>
        <w:lastRenderedPageBreak/>
        <w:drawing>
          <wp:inline distT="0" distB="0" distL="0" distR="0" wp14:anchorId="4AB81DEA" wp14:editId="146083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014EE51C" w14:textId="36FCE801" w:rsidR="00FA3AA1" w:rsidRDefault="00FA3AA1" w:rsidP="007D3019">
      <w:pPr>
        <w:pStyle w:val="Caption"/>
        <w:spacing w:line="360" w:lineRule="auto"/>
      </w:pPr>
      <w:bookmarkStart w:id="87" w:name="_Ref512593174"/>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3</w:t>
      </w:r>
      <w:r>
        <w:rPr>
          <w:b/>
        </w:rPr>
        <w:fldChar w:fldCharType="end"/>
      </w:r>
      <w:bookmarkEnd w:id="87"/>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7E1976E6" w14:textId="77777777" w:rsidR="007D3019" w:rsidRPr="007D3019" w:rsidRDefault="007D3019" w:rsidP="007D3019"/>
    <w:p w14:paraId="1E304780" w14:textId="624F59E1" w:rsidR="00F372B6" w:rsidRDefault="00D24768" w:rsidP="007D3019">
      <w:pPr>
        <w:keepNext/>
        <w:spacing w:line="360" w:lineRule="auto"/>
      </w:pPr>
      <w:r>
        <w:rPr>
          <w:noProof/>
        </w:rPr>
        <w:drawing>
          <wp:inline distT="0" distB="0" distL="0" distR="0" wp14:anchorId="193804B3" wp14:editId="2A3A4E01">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14:paraId="4FAA2CE5" w14:textId="57BEEF09" w:rsidR="00F372B6" w:rsidRDefault="00FA3AA1" w:rsidP="007D3019">
      <w:pPr>
        <w:pStyle w:val="Caption"/>
        <w:spacing w:line="360" w:lineRule="auto"/>
        <w:rPr>
          <w:b/>
          <w:noProof/>
        </w:rPr>
      </w:pPr>
      <w:bookmarkStart w:id="88" w:name="_Ref516043755"/>
      <w:bookmarkStart w:id="89" w:name="_Ref512599852"/>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4</w:t>
      </w:r>
      <w:r>
        <w:rPr>
          <w:b/>
        </w:rPr>
        <w:fldChar w:fldCharType="end"/>
      </w:r>
      <w:bookmarkEnd w:id="88"/>
      <w:r w:rsidRPr="0003586C">
        <w:rPr>
          <w:b/>
        </w:rPr>
        <w:t xml:space="preserve">: </w:t>
      </w:r>
      <w:bookmarkEnd w:id="89"/>
      <w:r w:rsidR="00F372B6" w:rsidRPr="00F372B6">
        <w:rPr>
          <w:b/>
        </w:rPr>
        <w:t xml:space="preserve">Total urban population </w:t>
      </w:r>
      <w:r w:rsidR="00D24768">
        <w:rPr>
          <w:b/>
        </w:rPr>
        <w:t>in 2030</w:t>
      </w:r>
      <w:r w:rsidR="00F372B6" w:rsidRPr="00F372B6">
        <w:rPr>
          <w:b/>
        </w:rPr>
        <w:t xml:space="preserve"> by region and city</w:t>
      </w:r>
      <w:r w:rsidR="00F372B6" w:rsidRPr="00F372B6">
        <w:rPr>
          <w:b/>
          <w:noProof/>
        </w:rPr>
        <w:t xml:space="preserve"> size</w:t>
      </w:r>
      <w:r w:rsidR="00615324">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58BA4C99" w14:textId="77777777" w:rsidR="007D3019" w:rsidRPr="007D3019" w:rsidRDefault="007D3019" w:rsidP="007D3019"/>
    <w:p w14:paraId="38267013" w14:textId="79354CE6" w:rsidR="007115BB" w:rsidRDefault="007D3019" w:rsidP="007D3019">
      <w:pPr>
        <w:keepNext/>
        <w:spacing w:line="360" w:lineRule="auto"/>
      </w:pPr>
      <w:r>
        <w:rPr>
          <w:noProof/>
        </w:rPr>
        <w:drawing>
          <wp:inline distT="0" distB="0" distL="0" distR="0" wp14:anchorId="0CD4199B" wp14:editId="162E0819">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p>
    <w:p w14:paraId="09CD76D2" w14:textId="3B1EE431" w:rsidR="00F372B6" w:rsidRPr="007D3019" w:rsidRDefault="007115BB" w:rsidP="007D3019">
      <w:pPr>
        <w:pStyle w:val="Caption"/>
        <w:spacing w:line="360" w:lineRule="auto"/>
        <w:rPr>
          <w:b/>
        </w:rPr>
      </w:pPr>
      <w:bookmarkStart w:id="90"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113953">
        <w:rPr>
          <w:b/>
          <w:noProof/>
        </w:rPr>
        <w:t>5</w:t>
      </w:r>
      <w:r w:rsidRPr="007115BB">
        <w:rPr>
          <w:b/>
        </w:rPr>
        <w:fldChar w:fldCharType="end"/>
      </w:r>
      <w:bookmarkEnd w:id="90"/>
      <w:r w:rsidRPr="007115BB">
        <w:rPr>
          <w:b/>
        </w:rPr>
        <w:t>: Direct coverage of case studies</w:t>
      </w:r>
      <w:r w:rsidR="007D3019">
        <w:rPr>
          <w:b/>
        </w:rPr>
        <w:t xml:space="preserve">. </w:t>
      </w:r>
      <w:r w:rsidR="007D3019" w:rsidRPr="007D3019">
        <w:t>Missing values for small cities</w:t>
      </w:r>
      <w:r w:rsidR="007D3019">
        <w:t xml:space="preserve"> are due to absent data; missing values for mega-cities (Africa, Oceania) indicate no documented mega-cities in these regions as of 2015.</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tbl>
      <w:tblPr>
        <w:tblW w:w="9940" w:type="dxa"/>
        <w:tblLook w:val="04A0" w:firstRow="1" w:lastRow="0" w:firstColumn="1" w:lastColumn="0" w:noHBand="0" w:noVBand="1"/>
      </w:tblPr>
      <w:tblGrid>
        <w:gridCol w:w="709"/>
        <w:gridCol w:w="2511"/>
        <w:gridCol w:w="5144"/>
        <w:gridCol w:w="1576"/>
      </w:tblGrid>
      <w:tr w:rsidR="00E77AAE" w:rsidRPr="00E77AAE" w14:paraId="62D47296" w14:textId="77777777" w:rsidTr="007D3019">
        <w:trPr>
          <w:trHeight w:val="300"/>
        </w:trPr>
        <w:tc>
          <w:tcPr>
            <w:tcW w:w="709"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7D3019">
            <w:pPr>
              <w:spacing w:after="0" w:line="240" w:lineRule="auto"/>
              <w:rPr>
                <w:rFonts w:ascii="Calibri" w:eastAsia="Times New Roman" w:hAnsi="Calibri" w:cs="Calibri"/>
                <w:b/>
                <w:color w:val="000000"/>
              </w:rPr>
            </w:pPr>
            <w:bookmarkStart w:id="91" w:name="RANGE!A1:D18"/>
            <w:r w:rsidRPr="00E77AAE">
              <w:rPr>
                <w:rFonts w:ascii="Calibri" w:eastAsia="Times New Roman" w:hAnsi="Calibri" w:cs="Calibri"/>
                <w:b/>
                <w:color w:val="000000"/>
              </w:rPr>
              <w:lastRenderedPageBreak/>
              <w:t>ID</w:t>
            </w:r>
            <w:bookmarkEnd w:id="91"/>
          </w:p>
        </w:tc>
        <w:tc>
          <w:tcPr>
            <w:tcW w:w="2511"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7D3019">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7D3019">
        <w:trPr>
          <w:trHeight w:val="340"/>
        </w:trPr>
        <w:tc>
          <w:tcPr>
            <w:tcW w:w="709"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511"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7D3019">
        <w:trPr>
          <w:trHeight w:val="340"/>
        </w:trPr>
        <w:tc>
          <w:tcPr>
            <w:tcW w:w="709" w:type="dxa"/>
            <w:tcBorders>
              <w:top w:val="nil"/>
              <w:left w:val="nil"/>
              <w:bottom w:val="nil"/>
              <w:right w:val="nil"/>
            </w:tcBorders>
            <w:shd w:val="clear" w:color="auto" w:fill="auto"/>
            <w:noWrap/>
            <w:vAlign w:val="bottom"/>
            <w:hideMark/>
          </w:tcPr>
          <w:p w14:paraId="79F1CC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511" w:type="dxa"/>
            <w:tcBorders>
              <w:top w:val="nil"/>
              <w:left w:val="nil"/>
              <w:bottom w:val="nil"/>
              <w:right w:val="nil"/>
            </w:tcBorders>
            <w:shd w:val="clear" w:color="auto" w:fill="auto"/>
            <w:noWrap/>
            <w:vAlign w:val="bottom"/>
            <w:hideMark/>
          </w:tcPr>
          <w:p w14:paraId="4C516E1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7D3019">
        <w:trPr>
          <w:trHeight w:val="340"/>
        </w:trPr>
        <w:tc>
          <w:tcPr>
            <w:tcW w:w="709" w:type="dxa"/>
            <w:tcBorders>
              <w:top w:val="nil"/>
              <w:left w:val="nil"/>
              <w:bottom w:val="nil"/>
              <w:right w:val="nil"/>
            </w:tcBorders>
            <w:shd w:val="clear" w:color="auto" w:fill="auto"/>
            <w:noWrap/>
            <w:vAlign w:val="bottom"/>
            <w:hideMark/>
          </w:tcPr>
          <w:p w14:paraId="77B45FE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3</w:t>
            </w:r>
          </w:p>
        </w:tc>
        <w:tc>
          <w:tcPr>
            <w:tcW w:w="2511" w:type="dxa"/>
            <w:tcBorders>
              <w:top w:val="nil"/>
              <w:left w:val="nil"/>
              <w:bottom w:val="nil"/>
              <w:right w:val="nil"/>
            </w:tcBorders>
            <w:shd w:val="clear" w:color="auto" w:fill="auto"/>
            <w:noWrap/>
            <w:vAlign w:val="bottom"/>
            <w:hideMark/>
          </w:tcPr>
          <w:p w14:paraId="5DD0031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7D3019">
        <w:trPr>
          <w:trHeight w:val="340"/>
        </w:trPr>
        <w:tc>
          <w:tcPr>
            <w:tcW w:w="709" w:type="dxa"/>
            <w:tcBorders>
              <w:top w:val="nil"/>
              <w:left w:val="nil"/>
              <w:bottom w:val="nil"/>
              <w:right w:val="nil"/>
            </w:tcBorders>
            <w:shd w:val="clear" w:color="auto" w:fill="auto"/>
            <w:noWrap/>
            <w:vAlign w:val="bottom"/>
            <w:hideMark/>
          </w:tcPr>
          <w:p w14:paraId="349A177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4</w:t>
            </w:r>
          </w:p>
        </w:tc>
        <w:tc>
          <w:tcPr>
            <w:tcW w:w="2511" w:type="dxa"/>
            <w:tcBorders>
              <w:top w:val="nil"/>
              <w:left w:val="nil"/>
              <w:bottom w:val="nil"/>
              <w:right w:val="nil"/>
            </w:tcBorders>
            <w:shd w:val="clear" w:color="auto" w:fill="auto"/>
            <w:noWrap/>
            <w:vAlign w:val="bottom"/>
            <w:hideMark/>
          </w:tcPr>
          <w:p w14:paraId="168243F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7D3019">
        <w:trPr>
          <w:trHeight w:val="340"/>
        </w:trPr>
        <w:tc>
          <w:tcPr>
            <w:tcW w:w="709" w:type="dxa"/>
            <w:tcBorders>
              <w:top w:val="nil"/>
              <w:left w:val="nil"/>
              <w:bottom w:val="nil"/>
              <w:right w:val="nil"/>
            </w:tcBorders>
            <w:shd w:val="clear" w:color="auto" w:fill="auto"/>
            <w:noWrap/>
            <w:vAlign w:val="bottom"/>
            <w:hideMark/>
          </w:tcPr>
          <w:p w14:paraId="406C69C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5</w:t>
            </w:r>
          </w:p>
        </w:tc>
        <w:tc>
          <w:tcPr>
            <w:tcW w:w="2511" w:type="dxa"/>
            <w:tcBorders>
              <w:top w:val="nil"/>
              <w:left w:val="nil"/>
              <w:bottom w:val="nil"/>
              <w:right w:val="nil"/>
            </w:tcBorders>
            <w:shd w:val="clear" w:color="auto" w:fill="auto"/>
            <w:noWrap/>
            <w:vAlign w:val="bottom"/>
            <w:hideMark/>
          </w:tcPr>
          <w:p w14:paraId="1A227B0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7D3019">
        <w:trPr>
          <w:trHeight w:val="340"/>
        </w:trPr>
        <w:tc>
          <w:tcPr>
            <w:tcW w:w="709" w:type="dxa"/>
            <w:tcBorders>
              <w:top w:val="nil"/>
              <w:left w:val="nil"/>
              <w:bottom w:val="nil"/>
              <w:right w:val="nil"/>
            </w:tcBorders>
            <w:shd w:val="clear" w:color="auto" w:fill="auto"/>
            <w:noWrap/>
            <w:vAlign w:val="bottom"/>
            <w:hideMark/>
          </w:tcPr>
          <w:p w14:paraId="1E3F167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6</w:t>
            </w:r>
          </w:p>
        </w:tc>
        <w:tc>
          <w:tcPr>
            <w:tcW w:w="2511" w:type="dxa"/>
            <w:tcBorders>
              <w:top w:val="nil"/>
              <w:left w:val="nil"/>
              <w:bottom w:val="nil"/>
              <w:right w:val="nil"/>
            </w:tcBorders>
            <w:shd w:val="clear" w:color="auto" w:fill="auto"/>
            <w:noWrap/>
            <w:vAlign w:val="bottom"/>
            <w:hideMark/>
          </w:tcPr>
          <w:p w14:paraId="754E3DF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7D3019">
        <w:trPr>
          <w:trHeight w:val="340"/>
        </w:trPr>
        <w:tc>
          <w:tcPr>
            <w:tcW w:w="709" w:type="dxa"/>
            <w:tcBorders>
              <w:top w:val="nil"/>
              <w:left w:val="nil"/>
              <w:bottom w:val="nil"/>
              <w:right w:val="nil"/>
            </w:tcBorders>
            <w:shd w:val="clear" w:color="auto" w:fill="auto"/>
            <w:noWrap/>
            <w:vAlign w:val="bottom"/>
            <w:hideMark/>
          </w:tcPr>
          <w:p w14:paraId="13BBE4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7</w:t>
            </w:r>
          </w:p>
        </w:tc>
        <w:tc>
          <w:tcPr>
            <w:tcW w:w="2511" w:type="dxa"/>
            <w:tcBorders>
              <w:top w:val="nil"/>
              <w:left w:val="nil"/>
              <w:bottom w:val="nil"/>
              <w:right w:val="nil"/>
            </w:tcBorders>
            <w:shd w:val="clear" w:color="auto" w:fill="auto"/>
            <w:noWrap/>
            <w:vAlign w:val="bottom"/>
            <w:hideMark/>
          </w:tcPr>
          <w:p w14:paraId="2A27DBB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7D3019">
        <w:trPr>
          <w:trHeight w:val="340"/>
        </w:trPr>
        <w:tc>
          <w:tcPr>
            <w:tcW w:w="709" w:type="dxa"/>
            <w:tcBorders>
              <w:top w:val="nil"/>
              <w:left w:val="nil"/>
              <w:bottom w:val="nil"/>
              <w:right w:val="nil"/>
            </w:tcBorders>
            <w:shd w:val="clear" w:color="auto" w:fill="auto"/>
            <w:noWrap/>
            <w:vAlign w:val="bottom"/>
            <w:hideMark/>
          </w:tcPr>
          <w:p w14:paraId="399745F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8</w:t>
            </w:r>
          </w:p>
        </w:tc>
        <w:tc>
          <w:tcPr>
            <w:tcW w:w="2511" w:type="dxa"/>
            <w:tcBorders>
              <w:top w:val="nil"/>
              <w:left w:val="nil"/>
              <w:bottom w:val="nil"/>
              <w:right w:val="nil"/>
            </w:tcBorders>
            <w:shd w:val="clear" w:color="auto" w:fill="auto"/>
            <w:noWrap/>
            <w:vAlign w:val="bottom"/>
            <w:hideMark/>
          </w:tcPr>
          <w:p w14:paraId="7B64A6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7D3019">
        <w:trPr>
          <w:trHeight w:val="340"/>
        </w:trPr>
        <w:tc>
          <w:tcPr>
            <w:tcW w:w="709" w:type="dxa"/>
            <w:tcBorders>
              <w:top w:val="nil"/>
              <w:left w:val="nil"/>
              <w:bottom w:val="nil"/>
              <w:right w:val="nil"/>
            </w:tcBorders>
            <w:shd w:val="clear" w:color="auto" w:fill="auto"/>
            <w:noWrap/>
            <w:vAlign w:val="bottom"/>
            <w:hideMark/>
          </w:tcPr>
          <w:p w14:paraId="03A3A3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9</w:t>
            </w:r>
          </w:p>
        </w:tc>
        <w:tc>
          <w:tcPr>
            <w:tcW w:w="2511" w:type="dxa"/>
            <w:tcBorders>
              <w:top w:val="nil"/>
              <w:left w:val="nil"/>
              <w:bottom w:val="nil"/>
              <w:right w:val="nil"/>
            </w:tcBorders>
            <w:shd w:val="clear" w:color="auto" w:fill="auto"/>
            <w:noWrap/>
            <w:vAlign w:val="bottom"/>
            <w:hideMark/>
          </w:tcPr>
          <w:p w14:paraId="37B24A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7D3019">
        <w:trPr>
          <w:trHeight w:val="340"/>
        </w:trPr>
        <w:tc>
          <w:tcPr>
            <w:tcW w:w="709" w:type="dxa"/>
            <w:tcBorders>
              <w:top w:val="nil"/>
              <w:left w:val="nil"/>
              <w:bottom w:val="nil"/>
              <w:right w:val="nil"/>
            </w:tcBorders>
            <w:shd w:val="clear" w:color="auto" w:fill="auto"/>
            <w:noWrap/>
            <w:vAlign w:val="bottom"/>
            <w:hideMark/>
          </w:tcPr>
          <w:p w14:paraId="7BB2B5E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0</w:t>
            </w:r>
          </w:p>
        </w:tc>
        <w:tc>
          <w:tcPr>
            <w:tcW w:w="2511" w:type="dxa"/>
            <w:tcBorders>
              <w:top w:val="nil"/>
              <w:left w:val="nil"/>
              <w:bottom w:val="nil"/>
              <w:right w:val="nil"/>
            </w:tcBorders>
            <w:shd w:val="clear" w:color="auto" w:fill="auto"/>
            <w:noWrap/>
            <w:vAlign w:val="bottom"/>
            <w:hideMark/>
          </w:tcPr>
          <w:p w14:paraId="11F8B3B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7D3019">
        <w:trPr>
          <w:trHeight w:val="340"/>
        </w:trPr>
        <w:tc>
          <w:tcPr>
            <w:tcW w:w="709" w:type="dxa"/>
            <w:tcBorders>
              <w:top w:val="nil"/>
              <w:left w:val="nil"/>
              <w:bottom w:val="nil"/>
              <w:right w:val="nil"/>
            </w:tcBorders>
            <w:shd w:val="clear" w:color="auto" w:fill="auto"/>
            <w:noWrap/>
            <w:vAlign w:val="bottom"/>
            <w:hideMark/>
          </w:tcPr>
          <w:p w14:paraId="4357E3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1</w:t>
            </w:r>
          </w:p>
        </w:tc>
        <w:tc>
          <w:tcPr>
            <w:tcW w:w="2511" w:type="dxa"/>
            <w:tcBorders>
              <w:top w:val="nil"/>
              <w:left w:val="nil"/>
              <w:bottom w:val="nil"/>
              <w:right w:val="nil"/>
            </w:tcBorders>
            <w:shd w:val="clear" w:color="auto" w:fill="auto"/>
            <w:noWrap/>
            <w:vAlign w:val="bottom"/>
            <w:hideMark/>
          </w:tcPr>
          <w:p w14:paraId="1DD0A6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7D3019">
        <w:trPr>
          <w:trHeight w:val="340"/>
        </w:trPr>
        <w:tc>
          <w:tcPr>
            <w:tcW w:w="709" w:type="dxa"/>
            <w:tcBorders>
              <w:top w:val="nil"/>
              <w:left w:val="nil"/>
              <w:bottom w:val="nil"/>
              <w:right w:val="nil"/>
            </w:tcBorders>
            <w:shd w:val="clear" w:color="auto" w:fill="auto"/>
            <w:noWrap/>
            <w:vAlign w:val="bottom"/>
            <w:hideMark/>
          </w:tcPr>
          <w:p w14:paraId="75DA94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2</w:t>
            </w:r>
          </w:p>
        </w:tc>
        <w:tc>
          <w:tcPr>
            <w:tcW w:w="2511" w:type="dxa"/>
            <w:tcBorders>
              <w:top w:val="nil"/>
              <w:left w:val="nil"/>
              <w:bottom w:val="nil"/>
              <w:right w:val="nil"/>
            </w:tcBorders>
            <w:shd w:val="clear" w:color="auto" w:fill="auto"/>
            <w:noWrap/>
            <w:vAlign w:val="bottom"/>
            <w:hideMark/>
          </w:tcPr>
          <w:p w14:paraId="5D8E09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7D3019">
        <w:trPr>
          <w:trHeight w:val="340"/>
        </w:trPr>
        <w:tc>
          <w:tcPr>
            <w:tcW w:w="709" w:type="dxa"/>
            <w:tcBorders>
              <w:top w:val="nil"/>
              <w:left w:val="nil"/>
              <w:bottom w:val="nil"/>
              <w:right w:val="nil"/>
            </w:tcBorders>
            <w:shd w:val="clear" w:color="auto" w:fill="auto"/>
            <w:noWrap/>
            <w:vAlign w:val="bottom"/>
            <w:hideMark/>
          </w:tcPr>
          <w:p w14:paraId="091E7DB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3</w:t>
            </w:r>
          </w:p>
        </w:tc>
        <w:tc>
          <w:tcPr>
            <w:tcW w:w="2511" w:type="dxa"/>
            <w:tcBorders>
              <w:top w:val="nil"/>
              <w:left w:val="nil"/>
              <w:bottom w:val="nil"/>
              <w:right w:val="nil"/>
            </w:tcBorders>
            <w:shd w:val="clear" w:color="auto" w:fill="auto"/>
            <w:noWrap/>
            <w:vAlign w:val="bottom"/>
            <w:hideMark/>
          </w:tcPr>
          <w:p w14:paraId="71C8B90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7D3019">
        <w:trPr>
          <w:trHeight w:val="340"/>
        </w:trPr>
        <w:tc>
          <w:tcPr>
            <w:tcW w:w="709" w:type="dxa"/>
            <w:tcBorders>
              <w:top w:val="nil"/>
              <w:left w:val="nil"/>
              <w:bottom w:val="nil"/>
              <w:right w:val="nil"/>
            </w:tcBorders>
            <w:shd w:val="clear" w:color="auto" w:fill="auto"/>
            <w:noWrap/>
            <w:vAlign w:val="bottom"/>
            <w:hideMark/>
          </w:tcPr>
          <w:p w14:paraId="41DF8AA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4</w:t>
            </w:r>
          </w:p>
        </w:tc>
        <w:tc>
          <w:tcPr>
            <w:tcW w:w="2511" w:type="dxa"/>
            <w:tcBorders>
              <w:top w:val="nil"/>
              <w:left w:val="nil"/>
              <w:bottom w:val="nil"/>
              <w:right w:val="nil"/>
            </w:tcBorders>
            <w:shd w:val="clear" w:color="auto" w:fill="auto"/>
            <w:noWrap/>
            <w:vAlign w:val="bottom"/>
            <w:hideMark/>
          </w:tcPr>
          <w:p w14:paraId="37D6BAA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7D3019">
        <w:trPr>
          <w:trHeight w:val="340"/>
        </w:trPr>
        <w:tc>
          <w:tcPr>
            <w:tcW w:w="709" w:type="dxa"/>
            <w:tcBorders>
              <w:top w:val="nil"/>
              <w:left w:val="nil"/>
              <w:bottom w:val="nil"/>
              <w:right w:val="nil"/>
            </w:tcBorders>
            <w:shd w:val="clear" w:color="auto" w:fill="auto"/>
            <w:noWrap/>
            <w:vAlign w:val="bottom"/>
            <w:hideMark/>
          </w:tcPr>
          <w:p w14:paraId="2598DD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5</w:t>
            </w:r>
          </w:p>
        </w:tc>
        <w:tc>
          <w:tcPr>
            <w:tcW w:w="2511" w:type="dxa"/>
            <w:tcBorders>
              <w:top w:val="nil"/>
              <w:left w:val="nil"/>
              <w:bottom w:val="nil"/>
              <w:right w:val="nil"/>
            </w:tcBorders>
            <w:shd w:val="clear" w:color="auto" w:fill="auto"/>
            <w:noWrap/>
            <w:vAlign w:val="bottom"/>
            <w:hideMark/>
          </w:tcPr>
          <w:p w14:paraId="74881C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7D3019">
        <w:trPr>
          <w:trHeight w:val="340"/>
        </w:trPr>
        <w:tc>
          <w:tcPr>
            <w:tcW w:w="709" w:type="dxa"/>
            <w:tcBorders>
              <w:top w:val="nil"/>
              <w:left w:val="nil"/>
              <w:bottom w:val="nil"/>
              <w:right w:val="nil"/>
            </w:tcBorders>
            <w:shd w:val="clear" w:color="auto" w:fill="auto"/>
            <w:noWrap/>
            <w:vAlign w:val="bottom"/>
            <w:hideMark/>
          </w:tcPr>
          <w:p w14:paraId="12D7960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6</w:t>
            </w:r>
          </w:p>
        </w:tc>
        <w:tc>
          <w:tcPr>
            <w:tcW w:w="2511" w:type="dxa"/>
            <w:tcBorders>
              <w:top w:val="nil"/>
              <w:left w:val="nil"/>
              <w:bottom w:val="nil"/>
              <w:right w:val="nil"/>
            </w:tcBorders>
            <w:shd w:val="clear" w:color="auto" w:fill="auto"/>
            <w:noWrap/>
            <w:vAlign w:val="bottom"/>
            <w:hideMark/>
          </w:tcPr>
          <w:p w14:paraId="73A2EBA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7D3019">
        <w:trPr>
          <w:trHeight w:val="340"/>
        </w:trPr>
        <w:tc>
          <w:tcPr>
            <w:tcW w:w="709"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7</w:t>
            </w:r>
          </w:p>
        </w:tc>
        <w:tc>
          <w:tcPr>
            <w:tcW w:w="2511"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7D3019">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5ABBFC71" w:rsidR="009A5C3F" w:rsidRDefault="009A5C3F" w:rsidP="007D3019">
      <w:pPr>
        <w:pStyle w:val="Caption"/>
        <w:spacing w:line="360" w:lineRule="auto"/>
      </w:pPr>
      <w:bookmarkStart w:id="92"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92"/>
      <w:r w:rsidRPr="0003586C">
        <w:rPr>
          <w:b/>
        </w:rPr>
        <w:t>: List of topics and their keywords</w:t>
      </w:r>
      <w:r w:rsidR="007D3019">
        <w:rPr>
          <w:b/>
        </w:rPr>
        <w:t xml:space="preserve">. </w:t>
      </w:r>
      <w:r w:rsidR="007D3019" w:rsidRPr="001E2305">
        <w:t>Topic names are manually coded by the authors based on a review of the stemmed keywords</w:t>
      </w:r>
      <w:r w:rsidR="001E2305" w:rsidRPr="001E2305">
        <w:t xml:space="preserve"> and associated documents.</w:t>
      </w:r>
      <w:r w:rsidR="001E2305">
        <w:t xml:space="preserve"> The marginal topic distribution denotes </w:t>
      </w:r>
      <w:r w:rsidR="001E2305" w:rsidRPr="001E2305">
        <w:t>the percentage of the document set where this topic is found</w:t>
      </w:r>
      <w:r w:rsidR="001E2305">
        <w:t xml:space="preserve">. </w:t>
      </w:r>
    </w:p>
    <w:p w14:paraId="585F427D" w14:textId="77777777" w:rsidR="00E253E1" w:rsidRPr="00E253E1" w:rsidRDefault="00E253E1" w:rsidP="00E253E1"/>
    <w:p w14:paraId="4802A7BE" w14:textId="77777777" w:rsidR="00E253E1" w:rsidRDefault="00E253E1" w:rsidP="00E253E1">
      <w:pPr>
        <w:keepNext/>
        <w:spacing w:line="360" w:lineRule="auto"/>
      </w:pPr>
      <w:r>
        <w:rPr>
          <w:rFonts w:ascii="Calibri" w:eastAsia="Calibri" w:hAnsi="Calibri" w:cs="Calibri"/>
          <w:noProof/>
        </w:rPr>
        <w:drawing>
          <wp:inline distT="0" distB="0" distL="0" distR="0" wp14:anchorId="360A1E72" wp14:editId="3D3ED3FB">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p>
    <w:p w14:paraId="28EA0D39" w14:textId="77777777" w:rsidR="00E253E1" w:rsidRDefault="00E253E1" w:rsidP="00E253E1">
      <w:pPr>
        <w:pStyle w:val="Caption"/>
        <w:spacing w:line="360" w:lineRule="auto"/>
      </w:pPr>
      <w:bookmarkStart w:id="93" w:name="_Ref515031775"/>
      <w:r w:rsidRPr="00711765">
        <w:rPr>
          <w:b/>
        </w:rPr>
        <w:t xml:space="preserve">Figure </w:t>
      </w:r>
      <w:r>
        <w:rPr>
          <w:b/>
        </w:rPr>
        <w:fldChar w:fldCharType="begin"/>
      </w:r>
      <w:r>
        <w:rPr>
          <w:b/>
        </w:rPr>
        <w:instrText xml:space="preserve"> SEQ Figure \* ARABIC </w:instrText>
      </w:r>
      <w:r>
        <w:rPr>
          <w:b/>
        </w:rPr>
        <w:fldChar w:fldCharType="separate"/>
      </w:r>
      <w:r w:rsidR="00113953">
        <w:rPr>
          <w:b/>
          <w:noProof/>
        </w:rPr>
        <w:t>6</w:t>
      </w:r>
      <w:r>
        <w:rPr>
          <w:b/>
        </w:rPr>
        <w:fldChar w:fldCharType="end"/>
      </w:r>
      <w:bookmarkEnd w:id="93"/>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tbl>
      <w:tblPr>
        <w:tblW w:w="9067" w:type="dxa"/>
        <w:tblLayout w:type="fixed"/>
        <w:tblLook w:val="04A0" w:firstRow="1" w:lastRow="0" w:firstColumn="1" w:lastColumn="0" w:noHBand="0" w:noVBand="1"/>
      </w:tblPr>
      <w:tblGrid>
        <w:gridCol w:w="1418"/>
        <w:gridCol w:w="987"/>
        <w:gridCol w:w="4111"/>
        <w:gridCol w:w="2551"/>
      </w:tblGrid>
      <w:tr w:rsidR="00615324" w:rsidRPr="000713E9" w14:paraId="66A7D9AA" w14:textId="77777777" w:rsidTr="00173E10">
        <w:trPr>
          <w:trHeight w:val="340"/>
        </w:trPr>
        <w:tc>
          <w:tcPr>
            <w:tcW w:w="1418" w:type="dxa"/>
            <w:tcBorders>
              <w:top w:val="single" w:sz="4" w:space="0" w:color="auto"/>
              <w:bottom w:val="single" w:sz="4" w:space="0" w:color="auto"/>
            </w:tcBorders>
          </w:tcPr>
          <w:p w14:paraId="4E82E847" w14:textId="5C7EC03A"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lastRenderedPageBreak/>
              <w:t>Authors</w:t>
            </w:r>
          </w:p>
        </w:tc>
        <w:tc>
          <w:tcPr>
            <w:tcW w:w="987" w:type="dxa"/>
            <w:tcBorders>
              <w:top w:val="single" w:sz="4" w:space="0" w:color="auto"/>
              <w:bottom w:val="single" w:sz="4" w:space="0" w:color="auto"/>
            </w:tcBorders>
          </w:tcPr>
          <w:p w14:paraId="001327A4" w14:textId="656DC2E2"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14:paraId="435F9672" w14:textId="7761DAC8"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14:paraId="388F25BF" w14:textId="77777777"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615324" w:rsidRPr="000713E9" w14:paraId="23F6A287" w14:textId="77777777" w:rsidTr="00173E10">
        <w:trPr>
          <w:trHeight w:val="1644"/>
        </w:trPr>
        <w:tc>
          <w:tcPr>
            <w:tcW w:w="1418" w:type="dxa"/>
            <w:tcBorders>
              <w:top w:val="single" w:sz="4" w:space="0" w:color="auto"/>
            </w:tcBorders>
          </w:tcPr>
          <w:p w14:paraId="52CCD831" w14:textId="1BD70F60"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tcBorders>
          </w:tcPr>
          <w:p w14:paraId="4BD5D650" w14:textId="3EDA56B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tcBorders>
            <w:shd w:val="clear" w:color="auto" w:fill="auto"/>
            <w:noWrap/>
          </w:tcPr>
          <w:p w14:paraId="50564153" w14:textId="79E4712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tcBorders>
            <w:shd w:val="clear" w:color="auto" w:fill="auto"/>
            <w:noWrap/>
          </w:tcPr>
          <w:p w14:paraId="1A0DF181"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615324" w:rsidRPr="000713E9" w14:paraId="1CC01A15" w14:textId="77777777" w:rsidTr="00173E10">
        <w:trPr>
          <w:trHeight w:val="1644"/>
        </w:trPr>
        <w:tc>
          <w:tcPr>
            <w:tcW w:w="1418" w:type="dxa"/>
          </w:tcPr>
          <w:p w14:paraId="5A78A2EF" w14:textId="37D61035" w:rsidR="00615324" w:rsidRPr="00173E10" w:rsidRDefault="00615324"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Attia, S</w:t>
            </w:r>
            <w:r w:rsidR="00FA6CB1" w:rsidRPr="00173E10">
              <w:rPr>
                <w:rFonts w:ascii="Calibri" w:eastAsia="Times New Roman" w:hAnsi="Calibri" w:cs="Calibri"/>
                <w:color w:val="000000"/>
              </w:rPr>
              <w:t xml:space="preserve"> &amp; </w:t>
            </w:r>
            <w:r w:rsidRPr="00173E10">
              <w:rPr>
                <w:rFonts w:ascii="Calibri" w:eastAsia="Times New Roman" w:hAnsi="Calibri" w:cs="Calibri"/>
                <w:color w:val="000000"/>
              </w:rPr>
              <w:t>De Herde, A</w:t>
            </w:r>
          </w:p>
        </w:tc>
        <w:tc>
          <w:tcPr>
            <w:tcW w:w="987" w:type="dxa"/>
          </w:tcPr>
          <w:p w14:paraId="34C58BA5" w14:textId="593E1CB9"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shd w:val="clear" w:color="auto" w:fill="auto"/>
            <w:noWrap/>
            <w:hideMark/>
          </w:tcPr>
          <w:p w14:paraId="47C5E584" w14:textId="658B86F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shd w:val="clear" w:color="auto" w:fill="auto"/>
            <w:noWrap/>
            <w:hideMark/>
          </w:tcPr>
          <w:p w14:paraId="3FAE4CAB"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615324" w:rsidRPr="000713E9" w14:paraId="7C7D5199" w14:textId="77777777" w:rsidTr="00173E10">
        <w:trPr>
          <w:trHeight w:val="1644"/>
        </w:trPr>
        <w:tc>
          <w:tcPr>
            <w:tcW w:w="1418" w:type="dxa"/>
          </w:tcPr>
          <w:p w14:paraId="2D49E972" w14:textId="5846BD8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w:t>
            </w:r>
            <w:r w:rsidR="00FA6CB1">
              <w:rPr>
                <w:rFonts w:ascii="Calibri" w:eastAsia="Times New Roman" w:hAnsi="Calibri" w:cs="Calibri"/>
                <w:color w:val="000000"/>
              </w:rPr>
              <w:t xml:space="preserve"> &amp; </w:t>
            </w:r>
            <w:r w:rsidRPr="000713E9">
              <w:rPr>
                <w:rFonts w:ascii="Calibri" w:eastAsia="Times New Roman" w:hAnsi="Calibri" w:cs="Calibri"/>
                <w:color w:val="000000"/>
              </w:rPr>
              <w:t>Sharples, S</w:t>
            </w:r>
          </w:p>
        </w:tc>
        <w:tc>
          <w:tcPr>
            <w:tcW w:w="987" w:type="dxa"/>
          </w:tcPr>
          <w:p w14:paraId="072E5667" w14:textId="3EE0C86A"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shd w:val="clear" w:color="auto" w:fill="auto"/>
            <w:noWrap/>
            <w:hideMark/>
          </w:tcPr>
          <w:p w14:paraId="10B568EE" w14:textId="198B1196"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shd w:val="clear" w:color="auto" w:fill="auto"/>
            <w:noWrap/>
            <w:hideMark/>
          </w:tcPr>
          <w:p w14:paraId="184A7BD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615324" w:rsidRPr="000713E9" w14:paraId="3AA637D6" w14:textId="77777777" w:rsidTr="00173E10">
        <w:trPr>
          <w:trHeight w:val="1644"/>
        </w:trPr>
        <w:tc>
          <w:tcPr>
            <w:tcW w:w="1418" w:type="dxa"/>
          </w:tcPr>
          <w:p w14:paraId="5BEAE564" w14:textId="032D0D8B" w:rsidR="00615324" w:rsidRPr="000713E9" w:rsidRDefault="00FA6CB1"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El-Deeb, K, El-Zafarany, A &amp; Sherif, A</w:t>
            </w:r>
          </w:p>
        </w:tc>
        <w:tc>
          <w:tcPr>
            <w:tcW w:w="987" w:type="dxa"/>
          </w:tcPr>
          <w:p w14:paraId="22A3D644" w14:textId="507550DD" w:rsidR="00615324" w:rsidRPr="000713E9" w:rsidRDefault="00615324" w:rsidP="00173E10">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shd w:val="clear" w:color="auto" w:fill="auto"/>
            <w:noWrap/>
            <w:hideMark/>
          </w:tcPr>
          <w:p w14:paraId="6EB055C3" w14:textId="17B555A8"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shd w:val="clear" w:color="auto" w:fill="auto"/>
            <w:noWrap/>
            <w:hideMark/>
          </w:tcPr>
          <w:p w14:paraId="2940EBE3"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615324" w:rsidRPr="000713E9" w14:paraId="1225C9EB" w14:textId="77777777" w:rsidTr="00173E10">
        <w:trPr>
          <w:trHeight w:val="1644"/>
        </w:trPr>
        <w:tc>
          <w:tcPr>
            <w:tcW w:w="1418" w:type="dxa"/>
          </w:tcPr>
          <w:p w14:paraId="079B0C7C" w14:textId="6DB0FC94"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Markoum, J</w:t>
            </w:r>
          </w:p>
        </w:tc>
        <w:tc>
          <w:tcPr>
            <w:tcW w:w="987" w:type="dxa"/>
          </w:tcPr>
          <w:p w14:paraId="2A7309A9" w14:textId="3FAC1DA1"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15B8D474" w14:textId="025FA61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2551" w:type="dxa"/>
            <w:shd w:val="clear" w:color="auto" w:fill="auto"/>
            <w:noWrap/>
            <w:hideMark/>
          </w:tcPr>
          <w:p w14:paraId="2199538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615324" w:rsidRPr="000713E9" w14:paraId="2CC3D889" w14:textId="77777777" w:rsidTr="00173E10">
        <w:trPr>
          <w:trHeight w:val="1644"/>
        </w:trPr>
        <w:tc>
          <w:tcPr>
            <w:tcW w:w="1418" w:type="dxa"/>
          </w:tcPr>
          <w:p w14:paraId="018F5A48" w14:textId="7B30CD4A"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Pr>
          <w:p w14:paraId="1829B80C" w14:textId="48F9802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4EC0037A" w14:textId="1A465B4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shd w:val="clear" w:color="auto" w:fill="auto"/>
            <w:noWrap/>
            <w:hideMark/>
          </w:tcPr>
          <w:p w14:paraId="0F4387F7"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615324" w:rsidRPr="000713E9" w14:paraId="3B8BF815" w14:textId="77777777" w:rsidTr="00173E10">
        <w:trPr>
          <w:trHeight w:val="1644"/>
        </w:trPr>
        <w:tc>
          <w:tcPr>
            <w:tcW w:w="1418" w:type="dxa"/>
          </w:tcPr>
          <w:p w14:paraId="263AD482" w14:textId="57EE37E6" w:rsidR="00615324" w:rsidRPr="000713E9" w:rsidRDefault="00FA6CB1" w:rsidP="00173E10">
            <w:pPr>
              <w:spacing w:after="0" w:line="360" w:lineRule="auto"/>
              <w:rPr>
                <w:rFonts w:ascii="Calibri" w:eastAsia="Times New Roman" w:hAnsi="Calibri" w:cs="Calibri"/>
                <w:color w:val="000000"/>
              </w:rPr>
            </w:pPr>
            <w:r w:rsidRPr="00FA6CB1">
              <w:rPr>
                <w:rFonts w:ascii="Calibri" w:eastAsia="Times New Roman" w:hAnsi="Calibri" w:cs="Calibri"/>
                <w:color w:val="000000"/>
              </w:rPr>
              <w:t>Kares</w:t>
            </w:r>
            <w:r>
              <w:rPr>
                <w:rFonts w:ascii="Calibri" w:eastAsia="Times New Roman" w:hAnsi="Calibri" w:cs="Calibri"/>
                <w:color w:val="000000"/>
              </w:rPr>
              <w:t>, M &amp; Singh, P</w:t>
            </w:r>
          </w:p>
        </w:tc>
        <w:tc>
          <w:tcPr>
            <w:tcW w:w="987" w:type="dxa"/>
          </w:tcPr>
          <w:p w14:paraId="27797529" w14:textId="26B7449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shd w:val="clear" w:color="auto" w:fill="auto"/>
            <w:noWrap/>
            <w:hideMark/>
          </w:tcPr>
          <w:p w14:paraId="7056D662" w14:textId="13866FB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shd w:val="clear" w:color="auto" w:fill="auto"/>
            <w:noWrap/>
            <w:hideMark/>
          </w:tcPr>
          <w:p w14:paraId="7FA6C2CC"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615324" w:rsidRPr="000713E9" w14:paraId="30374192" w14:textId="77777777" w:rsidTr="00173E10">
        <w:trPr>
          <w:trHeight w:val="1644"/>
        </w:trPr>
        <w:tc>
          <w:tcPr>
            <w:tcW w:w="1418" w:type="dxa"/>
            <w:tcBorders>
              <w:bottom w:val="single" w:sz="4" w:space="0" w:color="auto"/>
            </w:tcBorders>
          </w:tcPr>
          <w:p w14:paraId="5C5829F0" w14:textId="7CC09CA7" w:rsidR="00615324" w:rsidRPr="000713E9" w:rsidRDefault="00FA6CB1" w:rsidP="00615324">
            <w:pPr>
              <w:spacing w:after="0" w:line="360" w:lineRule="auto"/>
              <w:rPr>
                <w:rFonts w:ascii="Calibri" w:eastAsia="Times New Roman" w:hAnsi="Calibri" w:cs="Calibri"/>
                <w:color w:val="000000"/>
              </w:rPr>
            </w:pPr>
            <w:r>
              <w:rPr>
                <w:rStyle w:val="authorsname"/>
              </w:rPr>
              <w:t>Aboulnaga, M.</w:t>
            </w:r>
          </w:p>
        </w:tc>
        <w:tc>
          <w:tcPr>
            <w:tcW w:w="987" w:type="dxa"/>
            <w:tcBorders>
              <w:bottom w:val="single" w:sz="4" w:space="0" w:color="auto"/>
            </w:tcBorders>
          </w:tcPr>
          <w:p w14:paraId="35E61377" w14:textId="5FD04E6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bottom w:val="single" w:sz="4" w:space="0" w:color="auto"/>
            </w:tcBorders>
            <w:shd w:val="clear" w:color="auto" w:fill="auto"/>
            <w:noWrap/>
            <w:hideMark/>
          </w:tcPr>
          <w:p w14:paraId="03B90DBB" w14:textId="7990750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bottom w:val="single" w:sz="4" w:space="0" w:color="auto"/>
            </w:tcBorders>
            <w:shd w:val="clear" w:color="auto" w:fill="auto"/>
            <w:noWrap/>
            <w:hideMark/>
          </w:tcPr>
          <w:p w14:paraId="4E47B6A9" w14:textId="77777777" w:rsidR="00615324" w:rsidRPr="000713E9" w:rsidRDefault="00615324" w:rsidP="00615324">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D3019">
      <w:pPr>
        <w:pStyle w:val="Caption"/>
        <w:spacing w:line="360" w:lineRule="auto"/>
        <w:rPr>
          <w:rFonts w:ascii="Calibri" w:eastAsia="Calibri" w:hAnsi="Calibri" w:cs="Calibri"/>
          <w:b/>
        </w:rPr>
      </w:pPr>
      <w:bookmarkStart w:id="94"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94"/>
      <w:r w:rsidRPr="00EE4A6C">
        <w:rPr>
          <w:b/>
        </w:rPr>
        <w:t>: Urban climate mitigation literature on Cai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7D3019">
            <w:pPr>
              <w:keepNext/>
              <w:spacing w:line="360" w:lineRule="auto"/>
              <w:rPr>
                <w:b/>
              </w:rPr>
            </w:pPr>
            <w:r w:rsidRPr="00E23832">
              <w:rPr>
                <w:b/>
              </w:rPr>
              <w:lastRenderedPageBreak/>
              <w:t>Topic</w:t>
            </w:r>
          </w:p>
        </w:tc>
        <w:tc>
          <w:tcPr>
            <w:tcW w:w="2265" w:type="dxa"/>
            <w:tcBorders>
              <w:top w:val="single" w:sz="4" w:space="0" w:color="auto"/>
              <w:bottom w:val="single" w:sz="4" w:space="0" w:color="auto"/>
            </w:tcBorders>
          </w:tcPr>
          <w:p w14:paraId="11E3C562" w14:textId="3829E663" w:rsidR="00E23832" w:rsidRPr="00E23832" w:rsidRDefault="00E23832" w:rsidP="007D3019">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7D3019">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7D3019">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7D3019">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7D3019">
            <w:pPr>
              <w:keepNext/>
              <w:spacing w:line="360" w:lineRule="auto"/>
            </w:pPr>
            <w:r>
              <w:t>0.19</w:t>
            </w:r>
          </w:p>
        </w:tc>
        <w:tc>
          <w:tcPr>
            <w:tcW w:w="2266" w:type="dxa"/>
            <w:tcBorders>
              <w:top w:val="single" w:sz="4" w:space="0" w:color="auto"/>
            </w:tcBorders>
            <w:vAlign w:val="center"/>
          </w:tcPr>
          <w:p w14:paraId="63048FF2" w14:textId="691AE894" w:rsidR="00E23832" w:rsidRDefault="00E23832" w:rsidP="007D3019">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7D3019">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7D3019">
            <w:pPr>
              <w:keepNext/>
              <w:spacing w:line="360" w:lineRule="auto"/>
            </w:pPr>
            <w:r w:rsidRPr="00E23832">
              <w:t>Transportation</w:t>
            </w:r>
          </w:p>
        </w:tc>
        <w:tc>
          <w:tcPr>
            <w:tcW w:w="2265" w:type="dxa"/>
            <w:vAlign w:val="center"/>
          </w:tcPr>
          <w:p w14:paraId="052AC188" w14:textId="0CCDD621" w:rsidR="00E23832" w:rsidRDefault="00E23832" w:rsidP="007D3019">
            <w:pPr>
              <w:keepNext/>
              <w:spacing w:line="360" w:lineRule="auto"/>
            </w:pPr>
            <w:r w:rsidRPr="00E23832">
              <w:t>0.16</w:t>
            </w:r>
          </w:p>
        </w:tc>
        <w:tc>
          <w:tcPr>
            <w:tcW w:w="2266" w:type="dxa"/>
            <w:vAlign w:val="center"/>
          </w:tcPr>
          <w:p w14:paraId="544F29DD" w14:textId="4F9C778B" w:rsidR="00E23832" w:rsidRDefault="00E23832" w:rsidP="007D3019">
            <w:pPr>
              <w:keepNext/>
              <w:spacing w:line="360" w:lineRule="auto"/>
            </w:pPr>
            <w:r w:rsidRPr="00E23832">
              <w:t>Water demand</w:t>
            </w:r>
          </w:p>
        </w:tc>
        <w:tc>
          <w:tcPr>
            <w:tcW w:w="2266" w:type="dxa"/>
            <w:vAlign w:val="center"/>
          </w:tcPr>
          <w:p w14:paraId="7C05EA9C" w14:textId="40A2FB3E" w:rsidR="00E23832" w:rsidRDefault="00E23832" w:rsidP="007D3019">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7D3019">
            <w:pPr>
              <w:keepNext/>
              <w:spacing w:line="360" w:lineRule="auto"/>
            </w:pPr>
            <w:r w:rsidRPr="00E23832">
              <w:t>Air pollution</w:t>
            </w:r>
          </w:p>
        </w:tc>
        <w:tc>
          <w:tcPr>
            <w:tcW w:w="2265" w:type="dxa"/>
            <w:vAlign w:val="center"/>
          </w:tcPr>
          <w:p w14:paraId="6A19B176" w14:textId="14E91B45" w:rsidR="00E23832" w:rsidRDefault="00E23832" w:rsidP="007D3019">
            <w:pPr>
              <w:keepNext/>
              <w:spacing w:line="360" w:lineRule="auto"/>
            </w:pPr>
            <w:r w:rsidRPr="00E23832">
              <w:t>0.1</w:t>
            </w:r>
            <w:r>
              <w:t>6</w:t>
            </w:r>
          </w:p>
        </w:tc>
        <w:tc>
          <w:tcPr>
            <w:tcW w:w="2266" w:type="dxa"/>
            <w:vAlign w:val="center"/>
          </w:tcPr>
          <w:p w14:paraId="76B9F805" w14:textId="4DC7DABE" w:rsidR="00E23832" w:rsidRDefault="00E23832" w:rsidP="007D3019">
            <w:pPr>
              <w:keepNext/>
              <w:spacing w:line="360" w:lineRule="auto"/>
            </w:pPr>
            <w:r w:rsidRPr="00E23832">
              <w:t>Waste management</w:t>
            </w:r>
          </w:p>
        </w:tc>
        <w:tc>
          <w:tcPr>
            <w:tcW w:w="2266" w:type="dxa"/>
            <w:vAlign w:val="center"/>
          </w:tcPr>
          <w:p w14:paraId="576CD732" w14:textId="071F791A" w:rsidR="00E23832" w:rsidRDefault="00E23832" w:rsidP="007D3019">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7D3019">
            <w:pPr>
              <w:keepNext/>
              <w:spacing w:line="360" w:lineRule="auto"/>
            </w:pPr>
            <w:r w:rsidRPr="00E23832">
              <w:t>CO2 emissions</w:t>
            </w:r>
          </w:p>
        </w:tc>
        <w:tc>
          <w:tcPr>
            <w:tcW w:w="2265" w:type="dxa"/>
            <w:vAlign w:val="center"/>
          </w:tcPr>
          <w:p w14:paraId="37E8E978" w14:textId="035F1690" w:rsidR="00E23832" w:rsidRDefault="00E23832" w:rsidP="007D3019">
            <w:pPr>
              <w:keepNext/>
              <w:spacing w:line="360" w:lineRule="auto"/>
            </w:pPr>
            <w:r w:rsidRPr="00E23832">
              <w:t>0.1</w:t>
            </w:r>
            <w:r>
              <w:t>4</w:t>
            </w:r>
          </w:p>
        </w:tc>
        <w:tc>
          <w:tcPr>
            <w:tcW w:w="2266" w:type="dxa"/>
            <w:vAlign w:val="center"/>
          </w:tcPr>
          <w:p w14:paraId="7D516CB8" w14:textId="71F14C14" w:rsidR="00E23832" w:rsidRDefault="00E23832" w:rsidP="007D3019">
            <w:pPr>
              <w:keepNext/>
              <w:spacing w:line="360" w:lineRule="auto"/>
            </w:pPr>
            <w:r w:rsidRPr="00E23832">
              <w:t>Solar PV</w:t>
            </w:r>
          </w:p>
        </w:tc>
        <w:tc>
          <w:tcPr>
            <w:tcW w:w="2266" w:type="dxa"/>
            <w:vAlign w:val="center"/>
          </w:tcPr>
          <w:p w14:paraId="37C4BDAA" w14:textId="51009D31" w:rsidR="00E23832" w:rsidRDefault="00E23832" w:rsidP="007D3019">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7D3019">
            <w:pPr>
              <w:keepNext/>
              <w:spacing w:line="360" w:lineRule="auto"/>
            </w:pPr>
            <w:r w:rsidRPr="00E23832">
              <w:t>Energy consumption</w:t>
            </w:r>
          </w:p>
        </w:tc>
        <w:tc>
          <w:tcPr>
            <w:tcW w:w="2265" w:type="dxa"/>
            <w:vAlign w:val="center"/>
          </w:tcPr>
          <w:p w14:paraId="56C861AF" w14:textId="20F77952" w:rsidR="00E23832" w:rsidRDefault="00E23832" w:rsidP="007D3019">
            <w:pPr>
              <w:keepNext/>
              <w:spacing w:line="360" w:lineRule="auto"/>
            </w:pPr>
            <w:r w:rsidRPr="00E23832">
              <w:t>0.12</w:t>
            </w:r>
          </w:p>
        </w:tc>
        <w:tc>
          <w:tcPr>
            <w:tcW w:w="2266" w:type="dxa"/>
            <w:vAlign w:val="center"/>
          </w:tcPr>
          <w:p w14:paraId="60584E17" w14:textId="50F60D63" w:rsidR="00E23832" w:rsidRDefault="00E23832" w:rsidP="007D3019">
            <w:pPr>
              <w:keepNext/>
              <w:spacing w:line="360" w:lineRule="auto"/>
            </w:pPr>
            <w:r w:rsidRPr="00E23832">
              <w:t>Households</w:t>
            </w:r>
          </w:p>
        </w:tc>
        <w:tc>
          <w:tcPr>
            <w:tcW w:w="2266" w:type="dxa"/>
            <w:vAlign w:val="center"/>
          </w:tcPr>
          <w:p w14:paraId="36B8A831" w14:textId="0A6C7D90" w:rsidR="00E23832" w:rsidRDefault="00E23832" w:rsidP="007D3019">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7D3019">
            <w:pPr>
              <w:keepNext/>
              <w:spacing w:line="360" w:lineRule="auto"/>
            </w:pPr>
            <w:r w:rsidRPr="00E23832">
              <w:t>Urban governance</w:t>
            </w:r>
          </w:p>
        </w:tc>
        <w:tc>
          <w:tcPr>
            <w:tcW w:w="2265" w:type="dxa"/>
            <w:vAlign w:val="center"/>
          </w:tcPr>
          <w:p w14:paraId="358E86CD" w14:textId="18358055" w:rsidR="00E23832" w:rsidRDefault="00E23832" w:rsidP="007D3019">
            <w:pPr>
              <w:keepNext/>
              <w:spacing w:line="360" w:lineRule="auto"/>
            </w:pPr>
            <w:r w:rsidRPr="00E23832">
              <w:t>0.11</w:t>
            </w:r>
          </w:p>
        </w:tc>
        <w:tc>
          <w:tcPr>
            <w:tcW w:w="2266" w:type="dxa"/>
            <w:vAlign w:val="center"/>
          </w:tcPr>
          <w:p w14:paraId="37D6250A" w14:textId="5788FFF0" w:rsidR="00E23832" w:rsidRDefault="00E23832" w:rsidP="007D3019">
            <w:pPr>
              <w:keepNext/>
              <w:spacing w:line="360" w:lineRule="auto"/>
            </w:pPr>
            <w:r w:rsidRPr="00E23832">
              <w:t>Heat demand</w:t>
            </w:r>
          </w:p>
        </w:tc>
        <w:tc>
          <w:tcPr>
            <w:tcW w:w="2266" w:type="dxa"/>
            <w:vAlign w:val="center"/>
          </w:tcPr>
          <w:p w14:paraId="2D57BDCF" w14:textId="3DCF89D5" w:rsidR="00E23832" w:rsidRDefault="00E23832" w:rsidP="007D3019">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7D3019">
            <w:pPr>
              <w:keepNext/>
              <w:spacing w:line="360" w:lineRule="auto"/>
            </w:pPr>
            <w:r w:rsidRPr="00E23832">
              <w:t>Vehicles</w:t>
            </w:r>
          </w:p>
        </w:tc>
        <w:tc>
          <w:tcPr>
            <w:tcW w:w="2265" w:type="dxa"/>
            <w:vAlign w:val="center"/>
          </w:tcPr>
          <w:p w14:paraId="079479E1" w14:textId="638CDCB0" w:rsidR="00E23832" w:rsidRPr="00E23832" w:rsidRDefault="00E23832" w:rsidP="007D3019">
            <w:pPr>
              <w:keepNext/>
              <w:spacing w:line="360" w:lineRule="auto"/>
            </w:pPr>
            <w:r w:rsidRPr="00E23832">
              <w:t>0.10</w:t>
            </w:r>
          </w:p>
        </w:tc>
        <w:tc>
          <w:tcPr>
            <w:tcW w:w="2266" w:type="dxa"/>
            <w:vAlign w:val="center"/>
          </w:tcPr>
          <w:p w14:paraId="66146B9A" w14:textId="2DFB25B4" w:rsidR="00E23832" w:rsidRPr="00E23832" w:rsidRDefault="00E23832" w:rsidP="007D3019">
            <w:pPr>
              <w:keepNext/>
              <w:spacing w:line="360" w:lineRule="auto"/>
            </w:pPr>
            <w:r w:rsidRPr="00E23832">
              <w:t>Urban ecology</w:t>
            </w:r>
          </w:p>
        </w:tc>
        <w:tc>
          <w:tcPr>
            <w:tcW w:w="2266" w:type="dxa"/>
            <w:vAlign w:val="center"/>
          </w:tcPr>
          <w:p w14:paraId="3870DBFF" w14:textId="16E23519" w:rsidR="00E23832" w:rsidRPr="00E23832" w:rsidRDefault="00E23832" w:rsidP="007D3019">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7D3019">
            <w:pPr>
              <w:keepNext/>
              <w:spacing w:line="360" w:lineRule="auto"/>
            </w:pPr>
            <w:r w:rsidRPr="00E23832">
              <w:t>Climate adaptation</w:t>
            </w:r>
          </w:p>
        </w:tc>
        <w:tc>
          <w:tcPr>
            <w:tcW w:w="2265" w:type="dxa"/>
            <w:vAlign w:val="center"/>
          </w:tcPr>
          <w:p w14:paraId="1AF512C1" w14:textId="2FB31CE6" w:rsidR="00E23832" w:rsidRPr="00E23832" w:rsidRDefault="00E23832" w:rsidP="007D3019">
            <w:pPr>
              <w:keepNext/>
              <w:spacing w:line="360" w:lineRule="auto"/>
            </w:pPr>
            <w:r w:rsidRPr="00E23832">
              <w:t>0.10</w:t>
            </w:r>
          </w:p>
        </w:tc>
        <w:tc>
          <w:tcPr>
            <w:tcW w:w="2266" w:type="dxa"/>
            <w:vAlign w:val="center"/>
          </w:tcPr>
          <w:p w14:paraId="46DD33EE" w14:textId="05686AE4" w:rsidR="00E23832" w:rsidRPr="00E23832" w:rsidRDefault="00E23832" w:rsidP="007D3019">
            <w:pPr>
              <w:keepNext/>
              <w:spacing w:line="360" w:lineRule="auto"/>
            </w:pPr>
            <w:r w:rsidRPr="00E23832">
              <w:t>Green roofs</w:t>
            </w:r>
          </w:p>
        </w:tc>
        <w:tc>
          <w:tcPr>
            <w:tcW w:w="2266" w:type="dxa"/>
            <w:vAlign w:val="center"/>
          </w:tcPr>
          <w:p w14:paraId="2F1E05AF" w14:textId="11D95D4F" w:rsidR="00E23832" w:rsidRPr="00E23832" w:rsidRDefault="00E23832" w:rsidP="007D3019">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7D3019">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7D3019">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7D3019">
            <w:pPr>
              <w:keepNext/>
              <w:spacing w:line="360" w:lineRule="auto"/>
            </w:pPr>
          </w:p>
        </w:tc>
        <w:tc>
          <w:tcPr>
            <w:tcW w:w="2266" w:type="dxa"/>
            <w:tcBorders>
              <w:bottom w:val="single" w:sz="4" w:space="0" w:color="auto"/>
            </w:tcBorders>
          </w:tcPr>
          <w:p w14:paraId="2F9F1D83" w14:textId="77777777" w:rsidR="00E23832" w:rsidRPr="00E23832" w:rsidRDefault="00E23832" w:rsidP="007D3019">
            <w:pPr>
              <w:keepNext/>
              <w:spacing w:line="360" w:lineRule="auto"/>
            </w:pPr>
          </w:p>
        </w:tc>
      </w:tr>
    </w:tbl>
    <w:p w14:paraId="392231A8" w14:textId="0186DC83" w:rsidR="00E23832" w:rsidRPr="00AC7706" w:rsidRDefault="00E23832" w:rsidP="007D3019">
      <w:pPr>
        <w:pStyle w:val="Caption"/>
        <w:spacing w:line="360" w:lineRule="auto"/>
        <w:rPr>
          <w:b/>
        </w:rPr>
      </w:pPr>
      <w:bookmarkStart w:id="95" w:name="_Ref512605435"/>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3</w:t>
      </w:r>
      <w:r w:rsidR="00D66384" w:rsidRPr="00AC7706">
        <w:rPr>
          <w:b/>
          <w:noProof/>
        </w:rPr>
        <w:fldChar w:fldCharType="end"/>
      </w:r>
      <w:bookmarkEnd w:id="95"/>
      <w:r w:rsidRPr="00AC7706">
        <w:rPr>
          <w:b/>
        </w:rPr>
        <w:t>: Topic proportions of 'forward-looking' case studies</w:t>
      </w:r>
    </w:p>
    <w:p w14:paraId="6FD7CCD3" w14:textId="77777777" w:rsidR="00E23832" w:rsidRDefault="00E23832" w:rsidP="007D3019">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7D3019">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0</w:t>
            </w:r>
          </w:p>
        </w:tc>
      </w:tr>
    </w:tbl>
    <w:p w14:paraId="459D1337" w14:textId="77777777" w:rsidR="001D7885" w:rsidRPr="00AC7706" w:rsidRDefault="001D7885" w:rsidP="007D3019">
      <w:pPr>
        <w:pStyle w:val="Caption"/>
        <w:spacing w:line="360" w:lineRule="auto"/>
        <w:rPr>
          <w:b/>
        </w:rPr>
      </w:pPr>
      <w:bookmarkStart w:id="96" w:name="_Ref512605458"/>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4</w:t>
      </w:r>
      <w:r w:rsidR="00D66384" w:rsidRPr="00AC7706">
        <w:rPr>
          <w:b/>
          <w:noProof/>
        </w:rPr>
        <w:fldChar w:fldCharType="end"/>
      </w:r>
      <w:bookmarkEnd w:id="96"/>
      <w:r w:rsidRPr="00AC7706">
        <w:rPr>
          <w:b/>
        </w:rPr>
        <w:t>: Regional coverage of 'forward-looking' case studies</w:t>
      </w:r>
    </w:p>
    <w:p w14:paraId="4B6708E7" w14:textId="77777777" w:rsidR="00092586" w:rsidRPr="00092586" w:rsidRDefault="00092586" w:rsidP="007D3019">
      <w:pPr>
        <w:spacing w:line="360" w:lineRule="auto"/>
      </w:pPr>
    </w:p>
    <w:p w14:paraId="2F7171E4" w14:textId="77777777" w:rsidR="00C6067A" w:rsidRDefault="00C6067A" w:rsidP="007D3019">
      <w:pPr>
        <w:keepNext/>
        <w:spacing w:line="36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7D3019">
      <w:pPr>
        <w:pStyle w:val="Caption"/>
        <w:spacing w:line="360" w:lineRule="auto"/>
        <w:rPr>
          <w:b/>
        </w:rPr>
      </w:pPr>
      <w:bookmarkStart w:id="97"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13953">
        <w:rPr>
          <w:b/>
          <w:noProof/>
        </w:rPr>
        <w:t>7</w:t>
      </w:r>
      <w:r w:rsidR="00BC536B">
        <w:rPr>
          <w:b/>
        </w:rPr>
        <w:fldChar w:fldCharType="end"/>
      </w:r>
      <w:bookmarkEnd w:id="97"/>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n Minx" w:date="2018-06-20T06:22:00Z" w:initials="JM">
    <w:p w14:paraId="01064116" w14:textId="7A92F18D" w:rsidR="001C195E" w:rsidRDefault="001C195E" w:rsidP="00AF086E">
      <w:pPr>
        <w:pStyle w:val="CommentText"/>
        <w:numPr>
          <w:ilvl w:val="0"/>
          <w:numId w:val="7"/>
        </w:numPr>
      </w:pPr>
      <w:r>
        <w:t xml:space="preserve"> Maybe more language at the beginning on what we want to know: what works well under what circumstances. What is then the role of case study evidence. I infused some language later on that might be pulled up?</w:t>
      </w:r>
    </w:p>
    <w:p w14:paraId="77ECA4C6" w14:textId="0F80382C" w:rsidR="001C195E" w:rsidRDefault="001C195E" w:rsidP="001C195E">
      <w:pPr>
        <w:pStyle w:val="CommentText"/>
        <w:numPr>
          <w:ilvl w:val="0"/>
          <w:numId w:val="7"/>
        </w:numPr>
      </w:pPr>
      <w:r>
        <w:t xml:space="preserve">What about using our treasure to filling some of the data gaps that are vast in urban research? E.G. </w:t>
      </w:r>
      <w:r>
        <w:rPr>
          <w:rStyle w:val="CommentReference"/>
        </w:rPr>
        <w:annotationRef/>
      </w:r>
      <w:r>
        <w:t>what about the collection of quantitative information from case studies to fill research gaps? But similarly for qualitiativeinformation.</w:t>
      </w:r>
    </w:p>
  </w:comment>
  <w:comment w:id="7" w:author="William Lamb" w:date="2018-06-20T10:00:00Z" w:initials="WL">
    <w:p w14:paraId="41EAFD94" w14:textId="0AC3CE99" w:rsidR="00D66DCB" w:rsidRDefault="00D66DCB">
      <w:pPr>
        <w:pStyle w:val="CommentText"/>
      </w:pPr>
      <w:r>
        <w:rPr>
          <w:rStyle w:val="CommentReference"/>
        </w:rPr>
        <w:annotationRef/>
      </w:r>
      <w:r>
        <w:t xml:space="preserve"> Language already exists at start</w:t>
      </w:r>
      <w:r w:rsidR="009C7258">
        <w:t>?</w:t>
      </w:r>
    </w:p>
  </w:comment>
  <w:comment w:id="10" w:author="Jan Minx" w:date="2018-06-20T05:48:00Z" w:initials="JM">
    <w:p w14:paraId="03E963D6" w14:textId="27E09F13" w:rsidR="001C195E" w:rsidRDefault="001C195E">
      <w:pPr>
        <w:pStyle w:val="CommentText"/>
      </w:pPr>
      <w:r>
        <w:rPr>
          <w:rStyle w:val="CommentReference"/>
        </w:rPr>
        <w:annotationRef/>
      </w:r>
      <w:r>
        <w:t>Have you looked at the recent NCC commentaries in NCC?</w:t>
      </w:r>
    </w:p>
    <w:p w14:paraId="6F435E10" w14:textId="61CF30D4" w:rsidR="001C195E" w:rsidRDefault="001C195E">
      <w:pPr>
        <w:pStyle w:val="CommentText"/>
      </w:pPr>
      <w:hyperlink r:id="rId1" w:history="1">
        <w:r w:rsidRPr="003B26DD">
          <w:rPr>
            <w:rStyle w:val="Hyperlink"/>
          </w:rPr>
          <w:t>https://www.nature.com/articles/s</w:t>
        </w:r>
        <w:r w:rsidRPr="003B26DD">
          <w:rPr>
            <w:rStyle w:val="Hyperlink"/>
          </w:rPr>
          <w:t>4</w:t>
        </w:r>
        <w:r w:rsidRPr="003B26DD">
          <w:rPr>
            <w:rStyle w:val="Hyperlink"/>
          </w:rPr>
          <w:t>1893-017-0013-9</w:t>
        </w:r>
      </w:hyperlink>
    </w:p>
    <w:p w14:paraId="2F89DC25" w14:textId="5F9A165B" w:rsidR="001C195E" w:rsidRDefault="001C195E">
      <w:pPr>
        <w:pStyle w:val="CommentText"/>
      </w:pPr>
      <w:hyperlink r:id="rId2" w:history="1">
        <w:r w:rsidRPr="003B26DD">
          <w:rPr>
            <w:rStyle w:val="Hyperlink"/>
          </w:rPr>
          <w:t>https://www</w:t>
        </w:r>
        <w:r w:rsidRPr="003B26DD">
          <w:rPr>
            <w:rStyle w:val="Hyperlink"/>
          </w:rPr>
          <w:t>.</w:t>
        </w:r>
        <w:r w:rsidRPr="003B26DD">
          <w:rPr>
            <w:rStyle w:val="Hyperlink"/>
          </w:rPr>
          <w:t>nature.com/articles/s41558-</w:t>
        </w:r>
        <w:r w:rsidRPr="003B26DD">
          <w:rPr>
            <w:rStyle w:val="Hyperlink"/>
          </w:rPr>
          <w:t>0</w:t>
        </w:r>
        <w:r w:rsidRPr="003B26DD">
          <w:rPr>
            <w:rStyle w:val="Hyperlink"/>
          </w:rPr>
          <w:t>18-0100-6</w:t>
        </w:r>
      </w:hyperlink>
    </w:p>
    <w:p w14:paraId="6BFDF2AF" w14:textId="33F01103" w:rsidR="001C195E" w:rsidRDefault="001C195E">
      <w:pPr>
        <w:pStyle w:val="CommentText"/>
      </w:pPr>
      <w:hyperlink r:id="rId3" w:history="1">
        <w:r w:rsidRPr="003B26DD">
          <w:rPr>
            <w:rStyle w:val="Hyperlink"/>
          </w:rPr>
          <w:t>https://www.nature.com/art</w:t>
        </w:r>
        <w:r w:rsidRPr="003B26DD">
          <w:rPr>
            <w:rStyle w:val="Hyperlink"/>
          </w:rPr>
          <w:t>i</w:t>
        </w:r>
        <w:r w:rsidRPr="003B26DD">
          <w:rPr>
            <w:rStyle w:val="Hyperlink"/>
          </w:rPr>
          <w:t>cles/s41558-</w:t>
        </w:r>
        <w:r w:rsidRPr="003B26DD">
          <w:rPr>
            <w:rStyle w:val="Hyperlink"/>
          </w:rPr>
          <w:t>0</w:t>
        </w:r>
        <w:r w:rsidRPr="003B26DD">
          <w:rPr>
            <w:rStyle w:val="Hyperlink"/>
          </w:rPr>
          <w:t>18-0101-5</w:t>
        </w:r>
      </w:hyperlink>
    </w:p>
    <w:p w14:paraId="1CCC5B0E" w14:textId="77777777" w:rsidR="001C195E" w:rsidRDefault="001C195E">
      <w:pPr>
        <w:pStyle w:val="CommentText"/>
      </w:pPr>
    </w:p>
  </w:comment>
  <w:comment w:id="15" w:author="Jan Minx" w:date="2018-06-20T06:25:00Z" w:initials="JM">
    <w:p w14:paraId="1D6FFB87" w14:textId="6F74D279" w:rsidR="001C195E" w:rsidRDefault="001C195E">
      <w:pPr>
        <w:pStyle w:val="CommentText"/>
      </w:pPr>
      <w:r>
        <w:rPr>
          <w:rStyle w:val="CommentReference"/>
        </w:rPr>
        <w:annotationRef/>
      </w:r>
      <w:r>
        <w:t>why is it only across topics?</w:t>
      </w:r>
    </w:p>
    <w:p w14:paraId="6FBB669D" w14:textId="035C7C37" w:rsidR="001C195E" w:rsidRDefault="001C195E">
      <w:pPr>
        <w:pStyle w:val="CommentText"/>
      </w:pPr>
    </w:p>
    <w:p w14:paraId="0E16021B" w14:textId="0FC53DCA" w:rsidR="001C195E" w:rsidRDefault="001C195E">
      <w:pPr>
        <w:pStyle w:val="CommentText"/>
      </w:pPr>
      <w:r>
        <w:t>If there is lots on one topic we can study and understand variation -&gt; this also facilitates learning</w:t>
      </w:r>
    </w:p>
  </w:comment>
  <w:comment w:id="16" w:author="William Lamb" w:date="2018-06-20T10:01:00Z" w:initials="WL">
    <w:p w14:paraId="3B322085" w14:textId="5ABE7A7C" w:rsidR="00D66DCB" w:rsidRDefault="00D66DCB">
      <w:pPr>
        <w:pStyle w:val="CommentText"/>
      </w:pPr>
      <w:r>
        <w:rPr>
          <w:rStyle w:val="CommentReference"/>
        </w:rPr>
        <w:annotationRef/>
      </w:r>
      <w:r>
        <w:t>Don’t understand</w:t>
      </w:r>
    </w:p>
  </w:comment>
  <w:comment w:id="30" w:author="Jan Minx" w:date="2018-06-20T06:25:00Z" w:initials="JM">
    <w:p w14:paraId="3369E6C9" w14:textId="58E9D3D2" w:rsidR="001C195E" w:rsidRDefault="001C195E">
      <w:pPr>
        <w:pStyle w:val="CommentText"/>
      </w:pPr>
      <w:r>
        <w:rPr>
          <w:rStyle w:val="CommentReference"/>
        </w:rPr>
        <w:annotationRef/>
      </w:r>
      <w:r>
        <w:t>Connection no longer works</w:t>
      </w:r>
    </w:p>
  </w:comment>
  <w:comment w:id="63" w:author="Jan Minx" w:date="2018-06-20T06:58:00Z" w:initials="JM">
    <w:p w14:paraId="3FE20505" w14:textId="45EE5E05" w:rsidR="001C195E" w:rsidRDefault="001C195E">
      <w:pPr>
        <w:pStyle w:val="CommentText"/>
      </w:pPr>
      <w:r>
        <w:rPr>
          <w:rStyle w:val="CommentReference"/>
        </w:rPr>
        <w:annotationRef/>
      </w:r>
      <w:r>
        <w:t xml:space="preserve">Really?we need to reframe this from my perspective… </w:t>
      </w:r>
    </w:p>
    <w:p w14:paraId="6499B3E4" w14:textId="77971601" w:rsidR="001C195E" w:rsidRDefault="001C195E">
      <w:pPr>
        <w:pStyle w:val="CommentText"/>
      </w:pPr>
    </w:p>
    <w:p w14:paraId="7A341EF1" w14:textId="64BE1B7B" w:rsidR="001C195E" w:rsidRDefault="001C195E">
      <w:pPr>
        <w:pStyle w:val="CommentText"/>
      </w:pPr>
      <w:r>
        <w:t>I would play the card- we have this treasure, but do not really know how it looks. We start lifting it by providing by providing an evidence map.</w:t>
      </w:r>
    </w:p>
    <w:p w14:paraId="6C313A83" w14:textId="379EA4F5" w:rsidR="001C195E" w:rsidRDefault="001C195E">
      <w:pPr>
        <w:pStyle w:val="CommentText"/>
      </w:pPr>
    </w:p>
    <w:p w14:paraId="5C2B1E19" w14:textId="16751A99" w:rsidR="001C195E" w:rsidRDefault="001C195E">
      <w:pPr>
        <w:pStyle w:val="CommentText"/>
      </w:pPr>
      <w:r>
        <w:t>Can we continue this discussion on evidence from there? Need to tell you about my call with Neal yesterday.</w:t>
      </w:r>
    </w:p>
  </w:comment>
  <w:comment w:id="64" w:author="William Lamb" w:date="2018-06-20T10:01:00Z" w:initials="WL">
    <w:p w14:paraId="586DC2AF" w14:textId="5B7E80E9" w:rsidR="00D66DCB" w:rsidRDefault="00D66DCB">
      <w:pPr>
        <w:pStyle w:val="CommentText"/>
      </w:pPr>
      <w:r>
        <w:rPr>
          <w:rStyle w:val="CommentReference"/>
        </w:rPr>
        <w:annotationRef/>
      </w:r>
      <w:r>
        <w:t>See previous para</w:t>
      </w:r>
    </w:p>
  </w:comment>
  <w:comment w:id="76" w:author="William Lamb" w:date="2018-06-13T16:30:00Z" w:initials="WL">
    <w:p w14:paraId="392D0747" w14:textId="45A73C0A" w:rsidR="001C195E" w:rsidRDefault="001C195E">
      <w:pPr>
        <w:pStyle w:val="CommentText"/>
      </w:pPr>
      <w:r>
        <w:rPr>
          <w:rStyle w:val="CommentReference"/>
        </w:rPr>
        <w:annotationRef/>
      </w:r>
      <w:r>
        <w:t>@Max: Can you mention marginal topic distribution in simple language? And topic proportions in papers? This is relevant in the paragraph after n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ECA4C6" w15:done="0"/>
  <w15:commentEx w15:paraId="41EAFD94" w15:paraIdParent="77ECA4C6" w15:done="0"/>
  <w15:commentEx w15:paraId="1CCC5B0E" w15:done="0"/>
  <w15:commentEx w15:paraId="0E16021B" w15:done="0"/>
  <w15:commentEx w15:paraId="3B322085" w15:paraIdParent="0E16021B" w15:done="0"/>
  <w15:commentEx w15:paraId="3369E6C9" w15:done="0"/>
  <w15:commentEx w15:paraId="5C2B1E19" w15:done="0"/>
  <w15:commentEx w15:paraId="586DC2AF" w15:paraIdParent="5C2B1E19" w15:done="0"/>
  <w15:commentEx w15:paraId="392D07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D000D1" w14:textId="77777777" w:rsidR="00931F46" w:rsidRDefault="00931F46" w:rsidP="00BE27EB">
      <w:pPr>
        <w:spacing w:after="0" w:line="240" w:lineRule="auto"/>
      </w:pPr>
      <w:r>
        <w:separator/>
      </w:r>
    </w:p>
  </w:endnote>
  <w:endnote w:type="continuationSeparator" w:id="0">
    <w:p w14:paraId="7DFEFA59" w14:textId="77777777" w:rsidR="00931F46" w:rsidRDefault="00931F46" w:rsidP="00BE27EB">
      <w:pPr>
        <w:spacing w:after="0" w:line="240" w:lineRule="auto"/>
      </w:pPr>
      <w:r>
        <w:continuationSeparator/>
      </w:r>
    </w:p>
  </w:endnote>
  <w:endnote w:type="continuationNotice" w:id="1">
    <w:p w14:paraId="0C71D602" w14:textId="77777777" w:rsidR="00931F46" w:rsidRDefault="00931F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1EB0A4" w14:textId="77777777" w:rsidR="00931F46" w:rsidRDefault="00931F46" w:rsidP="00BE27EB">
      <w:pPr>
        <w:spacing w:after="0" w:line="240" w:lineRule="auto"/>
      </w:pPr>
      <w:r>
        <w:separator/>
      </w:r>
    </w:p>
  </w:footnote>
  <w:footnote w:type="continuationSeparator" w:id="0">
    <w:p w14:paraId="1E97423C" w14:textId="77777777" w:rsidR="00931F46" w:rsidRDefault="00931F46" w:rsidP="00BE27EB">
      <w:pPr>
        <w:spacing w:after="0" w:line="240" w:lineRule="auto"/>
      </w:pPr>
      <w:r>
        <w:continuationSeparator/>
      </w:r>
    </w:p>
  </w:footnote>
  <w:footnote w:type="continuationNotice" w:id="1">
    <w:p w14:paraId="1CFCDD17" w14:textId="77777777" w:rsidR="00931F46" w:rsidRDefault="00931F46">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5"/>
  </w:num>
  <w:num w:numId="6">
    <w:abstractNumId w:val="6"/>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AD" w15:userId="S-1-5-21-1111795796-3109892168-2533273803-1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750C"/>
    <w:rsid w:val="0005792C"/>
    <w:rsid w:val="00060A41"/>
    <w:rsid w:val="000628D2"/>
    <w:rsid w:val="00064E70"/>
    <w:rsid w:val="000713E9"/>
    <w:rsid w:val="00075470"/>
    <w:rsid w:val="00075561"/>
    <w:rsid w:val="00077773"/>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D3BA0"/>
    <w:rsid w:val="000D6B84"/>
    <w:rsid w:val="000D7FE3"/>
    <w:rsid w:val="000E150D"/>
    <w:rsid w:val="000E4B75"/>
    <w:rsid w:val="000E53A6"/>
    <w:rsid w:val="000F19D9"/>
    <w:rsid w:val="001013BB"/>
    <w:rsid w:val="001034B7"/>
    <w:rsid w:val="001035BF"/>
    <w:rsid w:val="00103FC8"/>
    <w:rsid w:val="00104F07"/>
    <w:rsid w:val="00111C51"/>
    <w:rsid w:val="00111FED"/>
    <w:rsid w:val="00113953"/>
    <w:rsid w:val="00113D4D"/>
    <w:rsid w:val="00113FB9"/>
    <w:rsid w:val="00123B3F"/>
    <w:rsid w:val="00123B4E"/>
    <w:rsid w:val="001278B3"/>
    <w:rsid w:val="00133464"/>
    <w:rsid w:val="00134659"/>
    <w:rsid w:val="0013797E"/>
    <w:rsid w:val="00140402"/>
    <w:rsid w:val="0014356A"/>
    <w:rsid w:val="00145983"/>
    <w:rsid w:val="001470AD"/>
    <w:rsid w:val="001478B9"/>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5024"/>
    <w:rsid w:val="00235397"/>
    <w:rsid w:val="00242118"/>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2CC0"/>
    <w:rsid w:val="00294705"/>
    <w:rsid w:val="00295013"/>
    <w:rsid w:val="00295213"/>
    <w:rsid w:val="00296D0E"/>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D7D"/>
    <w:rsid w:val="0043652F"/>
    <w:rsid w:val="00437441"/>
    <w:rsid w:val="00437712"/>
    <w:rsid w:val="004400F9"/>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7EE5"/>
    <w:rsid w:val="00520DFD"/>
    <w:rsid w:val="005239FF"/>
    <w:rsid w:val="00524371"/>
    <w:rsid w:val="00524A71"/>
    <w:rsid w:val="00532D33"/>
    <w:rsid w:val="005379F1"/>
    <w:rsid w:val="0054092B"/>
    <w:rsid w:val="00541318"/>
    <w:rsid w:val="00541FBF"/>
    <w:rsid w:val="005428EB"/>
    <w:rsid w:val="00550B8E"/>
    <w:rsid w:val="00550D49"/>
    <w:rsid w:val="0055295C"/>
    <w:rsid w:val="00554D36"/>
    <w:rsid w:val="00557578"/>
    <w:rsid w:val="005602DF"/>
    <w:rsid w:val="00561072"/>
    <w:rsid w:val="0056239B"/>
    <w:rsid w:val="005635D9"/>
    <w:rsid w:val="005635F4"/>
    <w:rsid w:val="00563BEA"/>
    <w:rsid w:val="005642C7"/>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E0A73"/>
    <w:rsid w:val="005E2AA0"/>
    <w:rsid w:val="005E3FD5"/>
    <w:rsid w:val="005E6761"/>
    <w:rsid w:val="005E748C"/>
    <w:rsid w:val="005F15CD"/>
    <w:rsid w:val="005F1AD6"/>
    <w:rsid w:val="005F4D85"/>
    <w:rsid w:val="005F7242"/>
    <w:rsid w:val="00600761"/>
    <w:rsid w:val="006009D9"/>
    <w:rsid w:val="00604C0C"/>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665"/>
    <w:rsid w:val="00745B93"/>
    <w:rsid w:val="00746851"/>
    <w:rsid w:val="00752C1B"/>
    <w:rsid w:val="00753500"/>
    <w:rsid w:val="00754127"/>
    <w:rsid w:val="0075626F"/>
    <w:rsid w:val="0077111D"/>
    <w:rsid w:val="007726A3"/>
    <w:rsid w:val="00773E72"/>
    <w:rsid w:val="00774394"/>
    <w:rsid w:val="007750A6"/>
    <w:rsid w:val="0077513B"/>
    <w:rsid w:val="0078068D"/>
    <w:rsid w:val="0078207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D04AD"/>
    <w:rsid w:val="007D20B2"/>
    <w:rsid w:val="007D21EC"/>
    <w:rsid w:val="007D3019"/>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527D"/>
    <w:rsid w:val="008E5483"/>
    <w:rsid w:val="008F2C1B"/>
    <w:rsid w:val="008F622A"/>
    <w:rsid w:val="009016C0"/>
    <w:rsid w:val="00905EA8"/>
    <w:rsid w:val="00906989"/>
    <w:rsid w:val="00907562"/>
    <w:rsid w:val="00910278"/>
    <w:rsid w:val="009116AF"/>
    <w:rsid w:val="009129AF"/>
    <w:rsid w:val="0091583A"/>
    <w:rsid w:val="009159A4"/>
    <w:rsid w:val="00916505"/>
    <w:rsid w:val="009233FD"/>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258"/>
    <w:rsid w:val="009C76FF"/>
    <w:rsid w:val="009D374B"/>
    <w:rsid w:val="009D7190"/>
    <w:rsid w:val="009E152A"/>
    <w:rsid w:val="009E3B98"/>
    <w:rsid w:val="009E3C76"/>
    <w:rsid w:val="009E49DE"/>
    <w:rsid w:val="009E532C"/>
    <w:rsid w:val="009E6DBE"/>
    <w:rsid w:val="009F1729"/>
    <w:rsid w:val="009F4F5A"/>
    <w:rsid w:val="00A048D7"/>
    <w:rsid w:val="00A04E4B"/>
    <w:rsid w:val="00A07BD6"/>
    <w:rsid w:val="00A124A1"/>
    <w:rsid w:val="00A13D54"/>
    <w:rsid w:val="00A13DDD"/>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004C"/>
    <w:rsid w:val="00A905D4"/>
    <w:rsid w:val="00A925EC"/>
    <w:rsid w:val="00AA6ABC"/>
    <w:rsid w:val="00AA78F6"/>
    <w:rsid w:val="00AB319C"/>
    <w:rsid w:val="00AC15F4"/>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3EDF"/>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4768"/>
    <w:rsid w:val="00D30CC3"/>
    <w:rsid w:val="00D32BED"/>
    <w:rsid w:val="00D32D9F"/>
    <w:rsid w:val="00D331F0"/>
    <w:rsid w:val="00D344F9"/>
    <w:rsid w:val="00D348FD"/>
    <w:rsid w:val="00D472A3"/>
    <w:rsid w:val="00D4732F"/>
    <w:rsid w:val="00D60BD0"/>
    <w:rsid w:val="00D612BA"/>
    <w:rsid w:val="00D615F7"/>
    <w:rsid w:val="00D66384"/>
    <w:rsid w:val="00D66DCB"/>
    <w:rsid w:val="00D67B27"/>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7CAD"/>
    <w:rsid w:val="00DF2234"/>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7E18"/>
    <w:rsid w:val="00F029D3"/>
    <w:rsid w:val="00F0308D"/>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53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B329F"/>
    <w:rsid w:val="00FB38A3"/>
    <w:rsid w:val="00FB52F3"/>
    <w:rsid w:val="00FB5547"/>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58-018-0101-5" TargetMode="External"/><Relationship Id="rId2" Type="http://schemas.openxmlformats.org/officeDocument/2006/relationships/hyperlink" Target="https://www.nature.com/articles/s41558-018-0100-6" TargetMode="External"/><Relationship Id="rId1" Type="http://schemas.openxmlformats.org/officeDocument/2006/relationships/hyperlink" Target="https://www.nature.com/articles/s41893-017-0013-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7D2F0-AAB7-44EC-8635-A8B2D56EA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6556</Words>
  <Characters>208370</Characters>
  <Application>Microsoft Office Word</Application>
  <DocSecurity>0</DocSecurity>
  <Lines>1736</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44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3</cp:revision>
  <cp:lastPrinted>2018-05-25T11:57:00Z</cp:lastPrinted>
  <dcterms:created xsi:type="dcterms:W3CDTF">2018-06-20T08:02:00Z</dcterms:created>
  <dcterms:modified xsi:type="dcterms:W3CDTF">2018-06-2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